
<file path=[Content_Types].xml><?xml version="1.0" encoding="utf-8"?>
<Types xmlns="http://schemas.openxmlformats.org/package/2006/content-types"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1.xml" ContentType="application/vnd.openxmlformats-officedocument.customXmlProperties+xml"/>
  <Default Extension="rels" ContentType="application/vnd.openxmlformats-package.relationships+xml"/>
  <Default Extension="jpeg" ContentType="image/jpeg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customXml/itemProps4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jpeg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Grille"/>
        <w:tblpPr w:leftFromText="141" w:rightFromText="141" w:vertAnchor="text" w:horzAnchor="page" w:tblpX="1346" w:tblpY="556"/>
        <w:tblOverlap w:val="never"/>
        <w:tblW w:w="10172" w:type="dxa"/>
        <w:tblLook w:val="04A0" w:firstRow="1" w:lastRow="0" w:firstColumn="1" w:lastColumn="0" w:noHBand="0" w:noVBand="1"/>
      </w:tblPr>
      <w:tblGrid>
        <w:gridCol w:w="2940"/>
        <w:gridCol w:w="2300"/>
        <w:gridCol w:w="2268"/>
        <w:gridCol w:w="2664"/>
      </w:tblGrid>
      <w:tr w:rsidR="00A4731B" w14:paraId="1440BD35" w14:textId="77777777" w:rsidTr="0022303B">
        <w:tc>
          <w:tcPr>
            <w:tcW w:w="2940" w:type="dxa"/>
          </w:tcPr>
          <w:p w14:paraId="78E21020" w14:textId="3447F573" w:rsidR="00A13EB3" w:rsidRDefault="00A13EB3" w:rsidP="0022303B">
            <w:pPr>
              <w:pStyle w:val="Paragraphedeliste"/>
              <w:ind w:left="0"/>
            </w:pPr>
            <w:r>
              <w:t>Molecule</w:t>
            </w:r>
          </w:p>
        </w:tc>
        <w:tc>
          <w:tcPr>
            <w:tcW w:w="2300" w:type="dxa"/>
          </w:tcPr>
          <w:p w14:paraId="1A6124E2" w14:textId="25C5984E" w:rsidR="00A13EB3" w:rsidRDefault="00A13EB3" w:rsidP="0022303B">
            <w:r>
              <w:t>Species</w:t>
            </w:r>
          </w:p>
        </w:tc>
        <w:tc>
          <w:tcPr>
            <w:tcW w:w="2268" w:type="dxa"/>
          </w:tcPr>
          <w:p w14:paraId="1391A07A" w14:textId="138A0229" w:rsidR="00A13EB3" w:rsidRDefault="00BA3460" w:rsidP="0022303B">
            <w:r>
              <w:t xml:space="preserve">MC2R </w:t>
            </w:r>
            <w:r w:rsidR="00A13EB3">
              <w:t>Agonist</w:t>
            </w:r>
          </w:p>
        </w:tc>
        <w:tc>
          <w:tcPr>
            <w:tcW w:w="2664" w:type="dxa"/>
          </w:tcPr>
          <w:p w14:paraId="54C61DBE" w14:textId="30818CFA" w:rsidR="00A13EB3" w:rsidRDefault="00BA3460" w:rsidP="0022303B">
            <w:pPr>
              <w:ind w:right="-33"/>
            </w:pPr>
            <w:r>
              <w:t xml:space="preserve">MC2R </w:t>
            </w:r>
            <w:r w:rsidR="00A13EB3">
              <w:t>Antagonist</w:t>
            </w:r>
          </w:p>
        </w:tc>
      </w:tr>
      <w:tr w:rsidR="00A4731B" w14:paraId="3D71B69D" w14:textId="77777777" w:rsidTr="0022303B">
        <w:tc>
          <w:tcPr>
            <w:tcW w:w="2940" w:type="dxa"/>
          </w:tcPr>
          <w:p w14:paraId="12A74BDC" w14:textId="67B7D7AB" w:rsidR="00A13EB3" w:rsidRDefault="00A13EB3" w:rsidP="0022303B">
            <w:r>
              <w:t>ACTH (7-38) (CIP, cortricotropin inhibiting peptide)</w:t>
            </w:r>
            <w:r>
              <w:fldChar w:fldCharType="begin"/>
            </w:r>
            <w:r>
              <w:instrText xml:space="preserve"> ADDIN EN.CITE &lt;EndNote&gt;&lt;Cite&gt;&lt;Author&gt;Malendowicz&lt;/Author&gt;&lt;Year&gt;1998&lt;/Year&gt;&lt;RecNum&gt;220&lt;/RecNum&gt;&lt;DisplayText&gt;&lt;style face="superscript"&gt;1&lt;/style&gt;&lt;/DisplayText&gt;&lt;record&gt;&lt;rec-number&gt;220&lt;/rec-number&gt;&lt;foreign-keys&gt;&lt;key app="EN" db-id="tdp9fzzejvs5wdeepv95ssxdsa59ataax0zt" timestamp="1482096486"&gt;220&lt;/key&gt;&lt;/foreign-keys&gt;&lt;ref-type name="Journal Article"&gt;17&lt;/ref-type&gt;&lt;contributors&gt;&lt;authors&gt;&lt;author&gt;Malendowicz, L. K.&lt;/author&gt;&lt;author&gt;Rebuffat, P.&lt;/author&gt;&lt;author&gt;Nussdorfer, G. G.&lt;/author&gt;&lt;author&gt;Nowak, K. W.&lt;/author&gt;&lt;/authors&gt;&lt;/contributors&gt;&lt;auth-address&gt;Department of Histology and Embryology, School of Medicine, Poznan, Poland.&lt;/auth-address&gt;&lt;titles&gt;&lt;title&gt;Corticotropin-inhibiting peptide enhances aldosterone secretion by dispersed rat zona glomerulosa cells&lt;/title&gt;&lt;secondary-title&gt;J Steroid Biochem Mol Biol&lt;/secondary-title&gt;&lt;/titles&gt;&lt;periodical&gt;&lt;full-title&gt;J Steroid Biochem Mol Biol&lt;/full-title&gt;&lt;/periodical&gt;&lt;pages&gt;149-52&lt;/pages&gt;&lt;volume&gt;67&lt;/volume&gt;&lt;number&gt;2&lt;/number&gt;&lt;keywords&gt;&lt;keyword&gt;Adrenocorticotropic Hormone/*pharmacology&lt;/keyword&gt;&lt;keyword&gt;Aldosterone/*secretion&lt;/keyword&gt;&lt;keyword&gt;Angiotensin II/pharmacology&lt;/keyword&gt;&lt;keyword&gt;Animals&lt;/keyword&gt;&lt;keyword&gt;Dose-Response Relationship, Drug&lt;/keyword&gt;&lt;keyword&gt;Drug Interactions&lt;/keyword&gt;&lt;keyword&gt;Female&lt;/keyword&gt;&lt;keyword&gt;Hormone Antagonists/*pharmacology&lt;/keyword&gt;&lt;keyword&gt;Humans&lt;/keyword&gt;&lt;keyword&gt;Peptide Fragments/*pharmacology&lt;/keyword&gt;&lt;keyword&gt;Rats&lt;/keyword&gt;&lt;keyword&gt;Rats, Wistar&lt;/keyword&gt;&lt;keyword&gt;Saralasin/pharmacology&lt;/keyword&gt;&lt;keyword&gt;Verapamil/pharmacology&lt;/keyword&gt;&lt;keyword&gt;Zona Glomerulosa/*metabolism&lt;/keyword&gt;&lt;/keywords&gt;&lt;dates&gt;&lt;year&gt;1998&lt;/year&gt;&lt;pub-dates&gt;&lt;date&gt;Oct&lt;/date&gt;&lt;/pub-dates&gt;&lt;/dates&gt;&lt;isbn&gt;0960-0760 (Print)&amp;#xD;0960-0760 (Linking)&lt;/isbn&gt;&lt;accession-num&gt;9877215&lt;/accession-num&gt;&lt;urls&gt;&lt;related-urls&gt;&lt;url&gt;http://www.ncbi.nlm.nih.gov/pubmed/9877215&lt;/url&gt;&lt;/related-urls&gt;&lt;/urls&gt;&lt;/record&gt;&lt;/Cite&gt;&lt;/EndNote&gt;</w:instrText>
            </w:r>
            <w:r>
              <w:fldChar w:fldCharType="separate"/>
            </w:r>
            <w:r w:rsidRPr="009B4C10">
              <w:rPr>
                <w:noProof/>
                <w:vertAlign w:val="superscript"/>
              </w:rPr>
              <w:t>1</w:t>
            </w:r>
            <w:r>
              <w:fldChar w:fldCharType="end"/>
            </w:r>
          </w:p>
          <w:p w14:paraId="7BB54AD5" w14:textId="42BF750B" w:rsidR="00A13EB3" w:rsidRDefault="00A13EB3" w:rsidP="0022303B"/>
          <w:p w14:paraId="3715F3D7" w14:textId="7C75F66E" w:rsidR="00A13EB3" w:rsidRDefault="00A13EB3" w:rsidP="0022303B"/>
        </w:tc>
        <w:tc>
          <w:tcPr>
            <w:tcW w:w="2300" w:type="dxa"/>
          </w:tcPr>
          <w:p w14:paraId="32FBFBEF" w14:textId="27259452" w:rsidR="00A13EB3" w:rsidRDefault="00A13EB3" w:rsidP="0022303B">
            <w:r>
              <w:t>Rat</w:t>
            </w:r>
          </w:p>
        </w:tc>
        <w:tc>
          <w:tcPr>
            <w:tcW w:w="2268" w:type="dxa"/>
          </w:tcPr>
          <w:p w14:paraId="60384C6E" w14:textId="748C4DB5" w:rsidR="00A13EB3" w:rsidRDefault="00BA3460" w:rsidP="0022303B">
            <w:r>
              <w:t>ø</w:t>
            </w:r>
          </w:p>
        </w:tc>
        <w:tc>
          <w:tcPr>
            <w:tcW w:w="2664" w:type="dxa"/>
          </w:tcPr>
          <w:p w14:paraId="6AD9032E" w14:textId="6844950D" w:rsidR="00A13EB3" w:rsidRDefault="00A13EB3" w:rsidP="0022303B">
            <w:r>
              <w:t xml:space="preserve">Competitive antagoniste of ACTH(1-39) </w:t>
            </w:r>
          </w:p>
        </w:tc>
        <w:bookmarkStart w:id="0" w:name="_GoBack"/>
        <w:bookmarkEnd w:id="0"/>
      </w:tr>
      <w:tr w:rsidR="00A4731B" w14:paraId="62DB8231" w14:textId="77777777" w:rsidTr="0022303B">
        <w:trPr>
          <w:trHeight w:val="88"/>
        </w:trPr>
        <w:tc>
          <w:tcPr>
            <w:tcW w:w="2940" w:type="dxa"/>
          </w:tcPr>
          <w:p w14:paraId="458CB7B5" w14:textId="32B88C42" w:rsidR="00A13EB3" w:rsidRDefault="00A13EB3" w:rsidP="0022303B">
            <w:r>
              <w:t xml:space="preserve">ACTH (11-24) </w:t>
            </w:r>
            <w:r>
              <w:fldChar w:fldCharType="begin">
                <w:fldData xml:space="preserve">PEVuZE5vdGU+PENpdGU+PEF1dGhvcj5GZXVpbGxvbGV5PC9BdXRob3I+PFllYXI+MTk5MDwvWWVh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</w:fldData>
              </w:fldChar>
            </w:r>
            <w:r w:rsidR="0022303B">
              <w:instrText xml:space="preserve"> ADDIN EN.CITE </w:instrText>
            </w:r>
            <w:r w:rsidR="0022303B">
              <w:fldChar w:fldCharType="begin">
                <w:fldData xml:space="preserve">PEVuZE5vdGU+PENpdGU+PEF1dGhvcj5GZXVpbGxvbGV5PC9BdXRob3I+PFllYXI+MTk5MDwvWWVh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</w:fldData>
              </w:fldChar>
            </w:r>
            <w:r w:rsidR="0022303B">
              <w:instrText xml:space="preserve"> ADDIN EN.CITE.DATA  </w:instrText>
            </w:r>
            <w:r w:rsidR="0022303B">
              <w:fldChar w:fldCharType="end"/>
            </w:r>
            <w:r>
              <w:fldChar w:fldCharType="separate"/>
            </w:r>
            <w:r w:rsidRPr="00A13EB3">
              <w:rPr>
                <w:noProof/>
                <w:vertAlign w:val="superscript"/>
              </w:rPr>
              <w:t>2,3</w:t>
            </w:r>
            <w:r>
              <w:fldChar w:fldCharType="end"/>
            </w:r>
          </w:p>
          <w:p w14:paraId="4E778B63" w14:textId="08304F03" w:rsidR="00A13EB3" w:rsidRDefault="00A13EB3" w:rsidP="0022303B">
            <w:r>
              <w:t xml:space="preserve"> </w:t>
            </w:r>
          </w:p>
        </w:tc>
        <w:tc>
          <w:tcPr>
            <w:tcW w:w="2300" w:type="dxa"/>
          </w:tcPr>
          <w:p w14:paraId="069F49D1" w14:textId="77F3240D" w:rsidR="00A13EB3" w:rsidRDefault="00A13EB3" w:rsidP="0022303B">
            <w:r>
              <w:t>Frog</w:t>
            </w:r>
          </w:p>
        </w:tc>
        <w:tc>
          <w:tcPr>
            <w:tcW w:w="2268" w:type="dxa"/>
          </w:tcPr>
          <w:p w14:paraId="40BE6C6A" w14:textId="57EC3B65" w:rsidR="00A13EB3" w:rsidRDefault="00A13EB3" w:rsidP="0022303B">
            <w:r>
              <w:t>Dose related stimulation of cortico and aldosterone ( from 3.16x10</w:t>
            </w:r>
            <w:r>
              <w:rPr>
                <w:vertAlign w:val="superscript"/>
              </w:rPr>
              <w:t>-8</w:t>
            </w:r>
            <w:r>
              <w:t>M lower dose to 3.16x10</w:t>
            </w:r>
            <w:r w:rsidRPr="009D3F92">
              <w:rPr>
                <w:vertAlign w:val="superscript"/>
              </w:rPr>
              <w:t>-10</w:t>
            </w:r>
            <w:r>
              <w:t>M half maximum effect)</w:t>
            </w:r>
          </w:p>
          <w:p w14:paraId="5B2B3373" w14:textId="07FCC1B1" w:rsidR="00A13EB3" w:rsidRDefault="00A13EB3" w:rsidP="0022303B"/>
        </w:tc>
        <w:tc>
          <w:tcPr>
            <w:tcW w:w="2664" w:type="dxa"/>
          </w:tcPr>
          <w:p w14:paraId="23619E7E" w14:textId="63622DA4" w:rsidR="00A13EB3" w:rsidRDefault="00A13EB3" w:rsidP="0022303B">
            <w:r>
              <w:t>Competitive antagoniste of ACTH(1-39) and of ACTH(1-10)</w:t>
            </w:r>
            <w:r>
              <w:fldChar w:fldCharType="begin">
                <w:fldData xml:space="preserve">PEVuZE5vdGU+PENpdGU+PEF1dGhvcj5GYXVjaGVyZTwvQXV0aG9yPjxZZWFyPjE5ODU8L1llYXI+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=
</w:fldData>
              </w:fldChar>
            </w:r>
            <w:r w:rsidR="0022303B">
              <w:instrText xml:space="preserve"> ADDIN EN.CITE  </w:instrText>
            </w:r>
            <w:r w:rsidR="0022303B">
              <w:fldChar w:fldCharType="begin">
                <w:fldData xml:space="preserve">PEVuZE5vdGU+PENpdGU+PEF1dGhvcj5GYXVjaGVyZTwvQXV0aG9yPjxZZWFyPjE5ODU8L1llYXI+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=
</w:fldData>
              </w:fldChar>
            </w:r>
            <w:r w:rsidR="0022303B">
              <w:instrText xml:space="preserve"> ADDIN EN.CITE.DATA  </w:instrText>
            </w:r>
            <w:r w:rsidR="0022303B">
              <w:fldChar w:fldCharType="end"/>
            </w:r>
            <w:r>
              <w:fldChar w:fldCharType="separate"/>
            </w:r>
            <w:r w:rsidRPr="009E724B">
              <w:rPr>
                <w:noProof/>
                <w:vertAlign w:val="superscript"/>
              </w:rPr>
              <w:t>3,4</w:t>
            </w:r>
            <w:r>
              <w:fldChar w:fldCharType="end"/>
            </w:r>
          </w:p>
        </w:tc>
      </w:tr>
      <w:tr w:rsidR="00A4731B" w14:paraId="4958F0E0" w14:textId="77777777" w:rsidTr="0022303B">
        <w:trPr>
          <w:trHeight w:val="176"/>
        </w:trPr>
        <w:tc>
          <w:tcPr>
            <w:tcW w:w="2940" w:type="dxa"/>
          </w:tcPr>
          <w:p w14:paraId="05E8587C" w14:textId="3A74E1CD" w:rsidR="00A13EB3" w:rsidRDefault="00A13EB3" w:rsidP="0022303B">
            <w:r>
              <w:t>ACTH(1-24 )</w:t>
            </w:r>
            <w:r w:rsidRPr="00993F2E">
              <w:rPr>
                <w:vertAlign w:val="subscript"/>
              </w:rPr>
              <w:t>2</w:t>
            </w:r>
            <w:r>
              <w:t xml:space="preserve"> Lys</w:t>
            </w:r>
            <w:r w:rsidR="002F0D31">
              <w:t xml:space="preserve"> -  dimer </w:t>
            </w:r>
            <w:r>
              <w:fldChar w:fldCharType="begin"/>
            </w:r>
            <w:r w:rsidR="0022303B">
              <w:instrText xml:space="preserve"> ADDIN EN.CITE &lt;EndNote&gt;&lt;Cite&gt;&lt;Author&gt;Feuilloley&lt;/Author&gt;&lt;Year&gt;1990&lt;/Year&gt;&lt;RecNum&gt;1291&lt;/RecNum&gt;&lt;DisplayText&gt;&lt;style face="superscript"&gt;2&lt;/style&gt;&lt;/DisplayText&gt;&lt;record&gt;&lt;rec-number&gt;1291&lt;/rec-number&gt;&lt;foreign-keys&gt;&lt;key app="EN" db-id="awftfr2a6f05r9ewxr6p0z5xwwsza0pspp5f" timestamp="1481223303"&gt;1291&lt;/key&gt;&lt;/foreign-keys&gt;&lt;ref-type name="Journal Article"&gt;17&lt;/ref-type&gt;&lt;contributors&gt;&lt;authors&gt;&lt;author&gt;Feuilloley, M.&lt;/author&gt;&lt;author&gt;Stolz, M. B.&lt;/author&gt;&lt;author&gt;Delarue, C.&lt;/author&gt;&lt;author&gt;Fauchere, J. L.&lt;/author&gt;&lt;author&gt;Vaudry, H.&lt;/author&gt;&lt;/authors&gt;&lt;/contributors&gt;&lt;auth-address&gt;CNRS URA 650, Unite Affiliee a l&amp;apos;INSERM, Universite de Rouen, Mont-Saint-Aignan, France.&lt;/auth-address&gt;&lt;titles&gt;&lt;title&gt;Structure-activity relationships of monomeric and dimeric synthetic ACTH fragments in perifused frog adrenal slices&lt;/title&gt;&lt;secondary-title&gt;J Steroid Biochem&lt;/secondary-title&gt;&lt;/titles&gt;&lt;periodical&gt;&lt;full-title&gt;J Steroid Biochem&lt;/full-title&gt;&lt;/periodical&gt;&lt;pages&gt;583-92&lt;/pages&gt;&lt;volume&gt;35&lt;/volume&gt;&lt;number&gt;5&lt;/number&gt;&lt;keywords&gt;&lt;keyword&gt;Adrenal Glands/drug effects/*secretion&lt;/keyword&gt;&lt;keyword&gt;Adrenocorticotropic Hormone/pharmacology&lt;/keyword&gt;&lt;keyword&gt;Amino Acid Sequence&lt;/keyword&gt;&lt;keyword&gt;Animals&lt;/keyword&gt;&lt;keyword&gt;Cosyntropin/pharmacology&lt;/keyword&gt;&lt;keyword&gt;Humans&lt;/keyword&gt;&lt;keyword&gt;In Vitro Techniques&lt;/keyword&gt;&lt;keyword&gt;Male&lt;/keyword&gt;&lt;keyword&gt;Molecular Sequence Data&lt;/keyword&gt;&lt;keyword&gt;Perfusion&lt;/keyword&gt;&lt;keyword&gt;Rana ridibunda&lt;/keyword&gt;&lt;keyword&gt;Structure-Activity Relationship&lt;/keyword&gt;&lt;/keywords&gt;&lt;dates&gt;&lt;year&gt;1990&lt;/year&gt;&lt;pub-dates&gt;&lt;date&gt;Apr&lt;/date&gt;&lt;/pub-dates&gt;&lt;/dates&gt;&lt;isbn&gt;0022-4731 (Print)&amp;#xD;0022-4731 (Linking)&lt;/isbn&gt;&lt;accession-num&gt;2162451&lt;/accession-num&gt;&lt;urls&gt;&lt;related-urls&gt;&lt;url&gt;https://www.ncbi.nlm.nih.gov/pubmed/2162451&lt;/url&gt;&lt;/related-urls&gt;&lt;/urls&gt;&lt;/record&gt;&lt;/Cite&gt;&lt;/EndNote&gt;</w:instrText>
            </w:r>
            <w:r>
              <w:fldChar w:fldCharType="separate"/>
            </w:r>
            <w:r w:rsidRPr="002E4253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  <w:p w14:paraId="64120B9C" w14:textId="22787072" w:rsidR="00A13EB3" w:rsidRDefault="00A13EB3" w:rsidP="0022303B"/>
        </w:tc>
        <w:tc>
          <w:tcPr>
            <w:tcW w:w="2300" w:type="dxa"/>
          </w:tcPr>
          <w:p w14:paraId="56DFF48D" w14:textId="3206C432" w:rsidR="00A13EB3" w:rsidRDefault="00A13EB3" w:rsidP="0022303B">
            <w:r>
              <w:t>Frog</w:t>
            </w:r>
          </w:p>
        </w:tc>
        <w:tc>
          <w:tcPr>
            <w:tcW w:w="2268" w:type="dxa"/>
          </w:tcPr>
          <w:p w14:paraId="2354504B" w14:textId="00243DA2" w:rsidR="00A13EB3" w:rsidRDefault="002F0D31" w:rsidP="0022303B">
            <w:r>
              <w:t>Weak i</w:t>
            </w:r>
            <w:r w:rsidR="00A13EB3">
              <w:t>nduction of corticosterone and aldosterone (70</w:t>
            </w:r>
            <w:r>
              <w:t xml:space="preserve"> </w:t>
            </w:r>
            <w:r w:rsidR="00A13EB3">
              <w:t>times less potent that ACTH 1-24 or ACTH1-39</w:t>
            </w:r>
            <w:r>
              <w:t>)</w:t>
            </w:r>
          </w:p>
        </w:tc>
        <w:tc>
          <w:tcPr>
            <w:tcW w:w="2664" w:type="dxa"/>
          </w:tcPr>
          <w:p w14:paraId="749900F2" w14:textId="458E015B" w:rsidR="00A13EB3" w:rsidRDefault="00BA3460" w:rsidP="0022303B">
            <w:r>
              <w:t>ø</w:t>
            </w:r>
          </w:p>
        </w:tc>
      </w:tr>
      <w:tr w:rsidR="00A4731B" w14:paraId="3712074C" w14:textId="77777777" w:rsidTr="0022303B">
        <w:trPr>
          <w:trHeight w:val="21"/>
        </w:trPr>
        <w:tc>
          <w:tcPr>
            <w:tcW w:w="2940" w:type="dxa"/>
          </w:tcPr>
          <w:p w14:paraId="1250FDCA" w14:textId="419CB711" w:rsidR="00A13EB3" w:rsidRDefault="00A13EB3" w:rsidP="0022303B">
            <w:r>
              <w:t>ACTH(1-24)</w:t>
            </w:r>
            <w:r>
              <w:fldChar w:fldCharType="begin"/>
            </w:r>
            <w:r w:rsidR="0022303B">
              <w:instrText xml:space="preserve"> ADDIN EN.CITE &lt;EndNote&gt;&lt;Cite&gt;&lt;Author&gt;Feuilloley&lt;/Author&gt;&lt;Year&gt;1990&lt;/Year&gt;&lt;RecNum&gt;1291&lt;/RecNum&gt;&lt;DisplayText&gt;&lt;style face="superscript"&gt;2&lt;/style&gt;&lt;/DisplayText&gt;&lt;record&gt;&lt;rec-number&gt;1291&lt;/rec-number&gt;&lt;foreign-keys&gt;&lt;key app="EN" db-id="awftfr2a6f05r9ewxr6p0z5xwwsza0pspp5f" timestamp="1481223303"&gt;1291&lt;/key&gt;&lt;/foreign-keys&gt;&lt;ref-type name="Journal Article"&gt;17&lt;/ref-type&gt;&lt;contributors&gt;&lt;authors&gt;&lt;author&gt;Feuilloley, M.&lt;/author&gt;&lt;author&gt;Stolz, M. B.&lt;/author&gt;&lt;author&gt;Delarue, C.&lt;/author&gt;&lt;author&gt;Fauchere, J. L.&lt;/author&gt;&lt;author&gt;Vaudry, H.&lt;/author&gt;&lt;/authors&gt;&lt;/contributors&gt;&lt;auth-address&gt;CNRS URA 650, Unite Affiliee a l&amp;apos;INSERM, Universite de Rouen, Mont-Saint-Aignan, France.&lt;/auth-address&gt;&lt;titles&gt;&lt;title&gt;Structure-activity relationships of monomeric and dimeric synthetic ACTH fragments in perifused frog adrenal slices&lt;/title&gt;&lt;secondary-title&gt;J Steroid Biochem&lt;/secondary-title&gt;&lt;/titles&gt;&lt;periodical&gt;&lt;full-title&gt;J Steroid Biochem&lt;/full-title&gt;&lt;/periodical&gt;&lt;pages&gt;583-92&lt;/pages&gt;&lt;volume&gt;35&lt;/volume&gt;&lt;number&gt;5&lt;/number&gt;&lt;keywords&gt;&lt;keyword&gt;Adrenal Glands/drug effects/*secretion&lt;/keyword&gt;&lt;keyword&gt;Adrenocorticotropic Hormone/pharmacology&lt;/keyword&gt;&lt;keyword&gt;Amino Acid Sequence&lt;/keyword&gt;&lt;keyword&gt;Animals&lt;/keyword&gt;&lt;keyword&gt;Cosyntropin/pharmacology&lt;/keyword&gt;&lt;keyword&gt;Humans&lt;/keyword&gt;&lt;keyword&gt;In Vitro Techniques&lt;/keyword&gt;&lt;keyword&gt;Male&lt;/keyword&gt;&lt;keyword&gt;Molecular Sequence Data&lt;/keyword&gt;&lt;keyword&gt;Perfusion&lt;/keyword&gt;&lt;keyword&gt;Rana ridibunda&lt;/keyword&gt;&lt;keyword&gt;Structure-Activity Relationship&lt;/keyword&gt;&lt;/keywords&gt;&lt;dates&gt;&lt;year&gt;1990&lt;/year&gt;&lt;pub-dates&gt;&lt;date&gt;Apr&lt;/date&gt;&lt;/pub-dates&gt;&lt;/dates&gt;&lt;isbn&gt;0022-4731 (Print)&amp;#xD;0022-4731 (Linking)&lt;/isbn&gt;&lt;accession-num&gt;2162451&lt;/accession-num&gt;&lt;urls&gt;&lt;related-urls&gt;&lt;url&gt;https://www.ncbi.nlm.nih.gov/pubmed/2162451&lt;/url&gt;&lt;/related-urls&gt;&lt;/urls&gt;&lt;/record&gt;&lt;/Cite&gt;&lt;/EndNote&gt;</w:instrText>
            </w:r>
            <w:r>
              <w:instrText xml:space="preserve"> </w:instrText>
            </w:r>
            <w:r>
              <w:fldChar w:fldCharType="separate"/>
            </w:r>
            <w:r w:rsidRPr="002E4253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  <w:p w14:paraId="741D97B1" w14:textId="5DD2D271" w:rsidR="00A13EB3" w:rsidRDefault="00A13EB3" w:rsidP="0022303B"/>
        </w:tc>
        <w:tc>
          <w:tcPr>
            <w:tcW w:w="2300" w:type="dxa"/>
          </w:tcPr>
          <w:p w14:paraId="1CD1A166" w14:textId="6F6DA558" w:rsidR="00A13EB3" w:rsidRDefault="00A13EB3" w:rsidP="0022303B">
            <w:r>
              <w:t>Frog</w:t>
            </w:r>
          </w:p>
        </w:tc>
        <w:tc>
          <w:tcPr>
            <w:tcW w:w="2268" w:type="dxa"/>
          </w:tcPr>
          <w:p w14:paraId="2E5144BB" w14:textId="2F567D6A" w:rsidR="00A13EB3" w:rsidRDefault="00BA3460" w:rsidP="0022303B">
            <w:r>
              <w:t>Agonist</w:t>
            </w:r>
          </w:p>
        </w:tc>
        <w:tc>
          <w:tcPr>
            <w:tcW w:w="2664" w:type="dxa"/>
          </w:tcPr>
          <w:p w14:paraId="7EC69545" w14:textId="73D6C969" w:rsidR="00A13EB3" w:rsidRDefault="00BA3460" w:rsidP="0022303B">
            <w:r>
              <w:t>ø</w:t>
            </w:r>
          </w:p>
        </w:tc>
      </w:tr>
      <w:tr w:rsidR="00A4731B" w14:paraId="0EDA6F00" w14:textId="77777777" w:rsidTr="0022303B">
        <w:trPr>
          <w:trHeight w:val="21"/>
        </w:trPr>
        <w:tc>
          <w:tcPr>
            <w:tcW w:w="2940" w:type="dxa"/>
          </w:tcPr>
          <w:p w14:paraId="079A7189" w14:textId="40AA5761" w:rsidR="00A13EB3" w:rsidRDefault="00A13EB3" w:rsidP="0022303B">
            <w:r>
              <w:t>ACTH(1-39)</w:t>
            </w:r>
            <w:r>
              <w:fldChar w:fldCharType="begin"/>
            </w:r>
            <w:r w:rsidR="0022303B">
              <w:instrText xml:space="preserve"> ADDIN EN.CITE &lt;EndNote&gt;&lt;Cite&gt;&lt;Author&gt;Feuilloley&lt;/Author&gt;&lt;Year&gt;1990&lt;/Year&gt;&lt;RecNum&gt;1291&lt;/RecNum&gt;&lt;DisplayText&gt;&lt;style face="superscript"&gt;2&lt;/style&gt;&lt;/DisplayText&gt;&lt;record&gt;&lt;rec-number&gt;1291&lt;/rec-number&gt;&lt;foreign-keys&gt;&lt;key app="EN" db-id="awftfr2a6f05r9ewxr6p0z5xwwsza0pspp5f" timestamp="1481223303"&gt;1291&lt;/key&gt;&lt;/foreign-keys&gt;&lt;ref-type name="Journal Article"&gt;17&lt;/ref-type&gt;&lt;contributors&gt;&lt;authors&gt;&lt;author&gt;Feuilloley, M.&lt;/author&gt;&lt;author&gt;Stolz, M. B.&lt;/author&gt;&lt;author&gt;Delarue, C.&lt;/author&gt;&lt;author&gt;Fauchere, J. L.&lt;/author&gt;&lt;author&gt;Vaudry, H.&lt;/author&gt;&lt;/authors&gt;&lt;/contributors&gt;&lt;auth-address&gt;CNRS URA 650, Unite Affiliee a l&amp;apos;INSERM, Universite de Rouen, Mont-Saint-Aignan, France.&lt;/auth-address&gt;&lt;titles&gt;&lt;title&gt;Structure-activity relationships of monomeric and dimeric synthetic ACTH fragments in perifused frog adrenal slices&lt;/title&gt;&lt;secondary-title&gt;J Steroid Biochem&lt;/secondary-title&gt;&lt;/titles&gt;&lt;periodical&gt;&lt;full-title&gt;J Steroid Biochem&lt;/full-title&gt;&lt;/periodical&gt;&lt;pages&gt;583-92&lt;/pages&gt;&lt;volume&gt;35&lt;/volume&gt;&lt;number&gt;5&lt;/number&gt;&lt;keywords&gt;&lt;keyword&gt;Adrenal Glands/drug effects/*secretion&lt;/keyword&gt;&lt;keyword&gt;Adrenocorticotropic Hormone/pharmacology&lt;/keyword&gt;&lt;keyword&gt;Amino Acid Sequence&lt;/keyword&gt;&lt;keyword&gt;Animals&lt;/keyword&gt;&lt;keyword&gt;Cosyntropin/pharmacology&lt;/keyword&gt;&lt;keyword&gt;Humans&lt;/keyword&gt;&lt;keyword&gt;In Vitro Techniques&lt;/keyword&gt;&lt;keyword&gt;Male&lt;/keyword&gt;&lt;keyword&gt;Molecular Sequence Data&lt;/keyword&gt;&lt;keyword&gt;Perfusion&lt;/keyword&gt;&lt;keyword&gt;Rana ridibunda&lt;/keyword&gt;&lt;keyword&gt;Structure-Activity Relationship&lt;/keyword&gt;&lt;/keywords&gt;&lt;dates&gt;&lt;year&gt;1990&lt;/year&gt;&lt;pub-dates&gt;&lt;date&gt;Apr&lt;/date&gt;&lt;/pub-dates&gt;&lt;/dates&gt;&lt;isbn&gt;0022-4731 (Print)&amp;#xD;0022-4731 (Linking)&lt;/isbn&gt;&lt;accession-num&gt;2162451&lt;/accession-num&gt;&lt;urls&gt;&lt;related-urls&gt;&lt;url&gt;https://www.ncbi.nlm.nih.gov/pubmed/2162451&lt;/url&gt;&lt;/related-urls&gt;&lt;/urls&gt;&lt;/record&gt;&lt;/Cite&gt;&lt;/EndNote&gt;</w:instrText>
            </w:r>
            <w:r>
              <w:instrText xml:space="preserve"> </w:instrText>
            </w:r>
            <w:r>
              <w:fldChar w:fldCharType="separate"/>
            </w:r>
            <w:r w:rsidRPr="002E4253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  <w:p w14:paraId="484A59FE" w14:textId="77777777" w:rsidR="00A13EB3" w:rsidRDefault="00A13EB3" w:rsidP="0022303B">
            <w:r>
              <w:t>(10</w:t>
            </w:r>
            <w:r w:rsidRPr="00F30B88">
              <w:rPr>
                <w:vertAlign w:val="superscript"/>
              </w:rPr>
              <w:t>-9</w:t>
            </w:r>
            <w:r>
              <w:t>M)</w:t>
            </w:r>
          </w:p>
          <w:p w14:paraId="49AED244" w14:textId="5F27B270" w:rsidR="00A13EB3" w:rsidRDefault="00A13EB3" w:rsidP="0022303B"/>
        </w:tc>
        <w:tc>
          <w:tcPr>
            <w:tcW w:w="2300" w:type="dxa"/>
          </w:tcPr>
          <w:p w14:paraId="20029E40" w14:textId="25FEDDB9" w:rsidR="00A13EB3" w:rsidRDefault="00A13EB3" w:rsidP="0022303B">
            <w:r>
              <w:t>Frog</w:t>
            </w:r>
          </w:p>
        </w:tc>
        <w:tc>
          <w:tcPr>
            <w:tcW w:w="2268" w:type="dxa"/>
          </w:tcPr>
          <w:p w14:paraId="52C54482" w14:textId="21CF3A5E" w:rsidR="00A13EB3" w:rsidRDefault="00A13EB3" w:rsidP="0022303B">
            <w:r>
              <w:t>Dose related stimulation of cortico and aldosterone ( from 3.16x10</w:t>
            </w:r>
            <w:r w:rsidRPr="009D3F92">
              <w:rPr>
                <w:vertAlign w:val="superscript"/>
              </w:rPr>
              <w:t>-11</w:t>
            </w:r>
            <w:r>
              <w:t>M lower dose to 3.16x10</w:t>
            </w:r>
            <w:r w:rsidRPr="009D3F92">
              <w:rPr>
                <w:vertAlign w:val="superscript"/>
              </w:rPr>
              <w:t>-10</w:t>
            </w:r>
            <w:r>
              <w:t>M half maximum effect)</w:t>
            </w:r>
          </w:p>
        </w:tc>
        <w:tc>
          <w:tcPr>
            <w:tcW w:w="2664" w:type="dxa"/>
          </w:tcPr>
          <w:p w14:paraId="74E205D7" w14:textId="7E9E0039" w:rsidR="00A13EB3" w:rsidRDefault="00BA3460" w:rsidP="0022303B">
            <w:r>
              <w:t>ø</w:t>
            </w:r>
          </w:p>
        </w:tc>
      </w:tr>
      <w:tr w:rsidR="00A4731B" w14:paraId="0DD1CBE8" w14:textId="77777777" w:rsidTr="0022303B">
        <w:trPr>
          <w:trHeight w:val="21"/>
        </w:trPr>
        <w:tc>
          <w:tcPr>
            <w:tcW w:w="2940" w:type="dxa"/>
          </w:tcPr>
          <w:p w14:paraId="6CE11815" w14:textId="1DC6AA6F" w:rsidR="00A13EB3" w:rsidRDefault="00A13EB3" w:rsidP="0022303B">
            <w:r>
              <w:t>ACTH(11-24)</w:t>
            </w:r>
            <w:r w:rsidRPr="00EE6C1F">
              <w:rPr>
                <w:vertAlign w:val="subscript"/>
              </w:rPr>
              <w:t>2</w:t>
            </w:r>
            <w:r w:rsidRPr="00EE6C1F">
              <w:t xml:space="preserve"> Lys</w:t>
            </w:r>
            <w:r w:rsidR="002F0D31" w:rsidRPr="00EE6C1F">
              <w:t>- dimer</w:t>
            </w:r>
            <w:r>
              <w:t xml:space="preserve"> </w:t>
            </w:r>
            <w:r>
              <w:fldChar w:fldCharType="begin"/>
            </w:r>
            <w:r w:rsidR="0022303B">
              <w:instrText xml:space="preserve"> ADDIN EN.CITE &lt;EndNote&gt;&lt;Cite&gt;&lt;Author&gt;Feuilloley&lt;/Author&gt;&lt;Year&gt;1990&lt;/Year&gt;&lt;RecNum&gt;1291&lt;/RecNum&gt;&lt;DisplayText&gt;&lt;style face="superscript"&gt;2&lt;/style&gt;&lt;/DisplayText&gt;&lt;record&gt;&lt;rec-number&gt;1291&lt;/rec-number&gt;&lt;foreign-keys&gt;&lt;key app="EN" db-id="awftfr2a6f05r9ewxr6p0z5xwwsza0pspp5f" timestamp="1481223303"&gt;1291&lt;/key&gt;&lt;/foreign-keys&gt;&lt;ref-type name="Journal Article"&gt;17&lt;/ref-type&gt;&lt;contributors&gt;&lt;authors&gt;&lt;author&gt;Feuilloley, M.&lt;/author&gt;&lt;author&gt;Stolz, M. B.&lt;/author&gt;&lt;author&gt;Delarue, C.&lt;/author&gt;&lt;author&gt;Fauchere, J. L.&lt;/author&gt;&lt;author&gt;Vaudry, H.&lt;/author&gt;&lt;/authors&gt;&lt;/contributors&gt;&lt;auth-address&gt;CNRS URA 650, Unite Affiliee a l&amp;apos;INSERM, Universite de Rouen, Mont-Saint-Aignan, France.&lt;/auth-address&gt;&lt;titles&gt;&lt;title&gt;Structure-activity relationships of monomeric and dimeric synthetic ACTH fragments in perifused frog adrenal slices&lt;/title&gt;&lt;secondary-title&gt;J Steroid Biochem&lt;/secondary-title&gt;&lt;/titles&gt;&lt;periodical&gt;&lt;full-title&gt;J Steroid Biochem&lt;/full-title&gt;&lt;/periodical&gt;&lt;pages&gt;583-92&lt;/pages&gt;&lt;volume&gt;35&lt;/volume&gt;&lt;number&gt;5&lt;/number&gt;&lt;keywords&gt;&lt;keyword&gt;Adrenal Glands/drug effects/*secretion&lt;/keyword&gt;&lt;keyword&gt;Adrenocorticotropic Hormone/pharmacology&lt;/keyword&gt;&lt;keyword&gt;Amino Acid Sequence&lt;/keyword&gt;&lt;keyword&gt;Animals&lt;/keyword&gt;&lt;keyword&gt;Cosyntropin/pharmacology&lt;/keyword&gt;&lt;keyword&gt;Humans&lt;/keyword&gt;&lt;keyword&gt;In Vitro Techniques&lt;/keyword&gt;&lt;keyword&gt;Male&lt;/keyword&gt;&lt;keyword&gt;Molecular Sequence Data&lt;/keyword&gt;&lt;keyword&gt;Perfusion&lt;/keyword&gt;&lt;keyword&gt;Rana ridibunda&lt;/keyword&gt;&lt;keyword&gt;Structure-Activity Relationship&lt;/keyword&gt;&lt;/keywords&gt;&lt;dates&gt;&lt;year&gt;1990&lt;/year&gt;&lt;pub-dates&gt;&lt;date&gt;Apr&lt;/date&gt;&lt;/pub-dates&gt;&lt;/dates&gt;&lt;isbn&gt;0022-4731 (Print)&amp;#xD;0022-4731 (Linking)&lt;/isbn&gt;&lt;accession-num&gt;2162451&lt;/accession-num&gt;&lt;urls&gt;&lt;related-urls&gt;&lt;url&gt;https://www.ncbi.nlm.nih.gov/pubmed/2162451&lt;/url&gt;&lt;/related-urls&gt;&lt;/urls&gt;&lt;/record&gt;&lt;/Cite&gt;&lt;/EndNote&gt;</w:instrText>
            </w:r>
            <w:r>
              <w:fldChar w:fldCharType="separate"/>
            </w:r>
            <w:r w:rsidRPr="002E4253">
              <w:rPr>
                <w:noProof/>
                <w:vertAlign w:val="superscript"/>
              </w:rPr>
              <w:t>2</w:t>
            </w:r>
            <w:r>
              <w:fldChar w:fldCharType="end"/>
            </w:r>
            <w:r>
              <w:t xml:space="preserve"> </w:t>
            </w:r>
            <w:r>
              <w:fldChar w:fldCharType="begin"/>
            </w:r>
            <w:r w:rsidR="0022303B">
              <w:instrText xml:space="preserve"> ADDIN EN.CITE &lt;EndNote&gt;&lt;Cite&gt;&lt;Author&gt;Fauchere&lt;/Author&gt;&lt;Year&gt;1985&lt;/Year&gt;&lt;RecNum&gt;1290&lt;/RecNum&gt;&lt;DisplayText&gt;&lt;style face="superscript"&gt;3&lt;/style&gt;&lt;/DisplayText&gt;&lt;record&gt;&lt;rec-number&gt;1290&lt;/rec-number&gt;&lt;foreign-keys&gt;&lt;key app="EN" db-id="awftfr2a6f05r9ewxr6p0z5xwwsza0pspp5f" timestamp="1481223223"&gt;1290&lt;/key&gt;&lt;/foreign-keys&gt;&lt;ref-type name="Journal Article"&gt;17&lt;/ref-type&gt;&lt;contributors&gt;&lt;authors&gt;&lt;author&gt;Fauchere, J. L.&lt;/author&gt;&lt;author&gt;Rossier, M.&lt;/author&gt;&lt;author&gt;Capponi, A.&lt;/author&gt;&lt;author&gt;Vallotton, M. B.&lt;/author&gt;&lt;/authors&gt;&lt;/contributors&gt;&lt;titles&gt;&lt;title&gt;Potentiation of the antagonistic effect of ACTH11-24 on steroidogenesis by synthesis of covalent dimeric conjugates&lt;/title&gt;&lt;secondary-title&gt;FEBS Lett&lt;/secondary-title&gt;&lt;/titles&gt;&lt;periodical&gt;&lt;full-title&gt;FEBS Lett&lt;/full-title&gt;&lt;/periodical&gt;&lt;pages&gt;283-6&lt;/pages&gt;&lt;volume&gt;183&lt;/volume&gt;&lt;number&gt;2&lt;/number&gt;&lt;keywords&gt;&lt;keyword&gt;Adrenal Glands/*drug effects&lt;/keyword&gt;&lt;keyword&gt;Adrenocorticotropic Hormone/*pharmacology&lt;/keyword&gt;&lt;keyword&gt;Amino Acid Sequence&lt;/keyword&gt;&lt;keyword&gt;Animals&lt;/keyword&gt;&lt;keyword&gt;Cattle&lt;/keyword&gt;&lt;keyword&gt;*Cosyntropin&lt;/keyword&gt;&lt;keyword&gt;Dose-Response Relationship, Drug&lt;/keyword&gt;&lt;keyword&gt;Drug Synergism&lt;/keyword&gt;&lt;keyword&gt;Macromolecular Substances&lt;/keyword&gt;&lt;keyword&gt;Peptide Fragments/*pharmacology&lt;/keyword&gt;&lt;keyword&gt;Protein Conformation&lt;/keyword&gt;&lt;keyword&gt;Steroids/*biosynthesis&lt;/keyword&gt;&lt;keyword&gt;Structure-Activity Relationship&lt;/keyword&gt;&lt;/keywords&gt;&lt;dates&gt;&lt;year&gt;1985&lt;/year&gt;&lt;pub-dates&gt;&lt;date&gt;Apr 22&lt;/date&gt;&lt;/pub-dates&gt;&lt;/dates&gt;&lt;isbn&gt;0014-5793 (Print)&amp;#xD;0014-5793 (Linking)&lt;/isbn&gt;&lt;accession-num&gt;2985430&lt;/accession-num&gt;&lt;urls&gt;&lt;related-urls&gt;&lt;url&gt;https://www.ncbi.nlm.nih.gov/pubmed/2985430&lt;/url&gt;&lt;/related-urls&gt;&lt;/urls&gt;&lt;/record&gt;&lt;/Cite&gt;&lt;/EndNote&gt;</w:instrText>
            </w:r>
            <w:r>
              <w:fldChar w:fldCharType="separate"/>
            </w:r>
            <w:r w:rsidRPr="00221D61">
              <w:rPr>
                <w:noProof/>
                <w:vertAlign w:val="superscript"/>
              </w:rPr>
              <w:t>3</w:t>
            </w:r>
            <w:r>
              <w:fldChar w:fldCharType="end"/>
            </w:r>
          </w:p>
        </w:tc>
        <w:tc>
          <w:tcPr>
            <w:tcW w:w="2300" w:type="dxa"/>
          </w:tcPr>
          <w:p w14:paraId="38AEAAAB" w14:textId="3F80DF77" w:rsidR="00A13EB3" w:rsidRDefault="00A13EB3" w:rsidP="0022303B">
            <w:r>
              <w:t>Frog</w:t>
            </w:r>
          </w:p>
        </w:tc>
        <w:tc>
          <w:tcPr>
            <w:tcW w:w="2268" w:type="dxa"/>
          </w:tcPr>
          <w:p w14:paraId="1265C99B" w14:textId="0E7B7C14" w:rsidR="00A13EB3" w:rsidRDefault="00BA3460" w:rsidP="0022303B">
            <w:r>
              <w:t>ø</w:t>
            </w:r>
          </w:p>
        </w:tc>
        <w:tc>
          <w:tcPr>
            <w:tcW w:w="2664" w:type="dxa"/>
          </w:tcPr>
          <w:p w14:paraId="65F3E90B" w14:textId="2D5A8AA8" w:rsidR="00A13EB3" w:rsidRDefault="00A13EB3" w:rsidP="0022303B">
            <w:r>
              <w:t>Reduced ACTH (1-39) evoked stimulation of corticosterone and aldosterone release(63 and 62 %respectively)</w:t>
            </w:r>
          </w:p>
        </w:tc>
      </w:tr>
      <w:tr w:rsidR="00A4731B" w14:paraId="76694EE3" w14:textId="77777777" w:rsidTr="0022303B">
        <w:trPr>
          <w:trHeight w:val="21"/>
        </w:trPr>
        <w:tc>
          <w:tcPr>
            <w:tcW w:w="2940" w:type="dxa"/>
          </w:tcPr>
          <w:p w14:paraId="5978DCE0" w14:textId="1F1C960F" w:rsidR="00A13EB3" w:rsidRDefault="00A13EB3" w:rsidP="0022303B">
            <w:pPr>
              <w:rPr>
                <w:vertAlign w:val="subscript"/>
              </w:rPr>
            </w:pPr>
            <w:r w:rsidRPr="00EE6C1F">
              <w:t>ACTH Glu</w:t>
            </w:r>
            <w:r>
              <w:t>(11-24)</w:t>
            </w:r>
            <w:r w:rsidRPr="00221D61">
              <w:rPr>
                <w:vertAlign w:val="subscript"/>
              </w:rPr>
              <w:t>2</w:t>
            </w:r>
            <w:r w:rsidR="00BE0CF5">
              <w:rPr>
                <w:vertAlign w:val="subscript"/>
              </w:rPr>
              <w:t xml:space="preserve"> </w:t>
            </w:r>
            <w:r w:rsidR="00BE0CF5">
              <w:t>- dimer</w:t>
            </w:r>
          </w:p>
          <w:p w14:paraId="4488472B" w14:textId="57950278" w:rsidR="00A13EB3" w:rsidRDefault="00A13EB3" w:rsidP="0022303B">
            <w:r>
              <w:fldChar w:fldCharType="begin">
                <w:fldData xml:space="preserve">PEVuZE5vdGU+PENpdGU+PEF1dGhvcj5GYXVjaGVyZTwvQXV0aG9yPjxZZWFyPjE5ODU8L1llYXI+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=
</w:fldData>
              </w:fldChar>
            </w:r>
            <w:r w:rsidR="0022303B">
              <w:instrText xml:space="preserve"> ADDIN EN.CITE </w:instrText>
            </w:r>
            <w:r w:rsidR="0022303B">
              <w:fldChar w:fldCharType="begin">
                <w:fldData xml:space="preserve">PEVuZE5vdGU+PENpdGU+PEF1dGhvcj5GYXVjaGVyZTwvQXV0aG9yPjxZZWFyPjE5ODU8L1llYXI+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=
</w:fldData>
              </w:fldChar>
            </w:r>
            <w:r w:rsidR="0022303B">
              <w:instrText xml:space="preserve"> ADDIN EN.CITE.DATA  </w:instrText>
            </w:r>
            <w:r w:rsidR="0022303B">
              <w:fldChar w:fldCharType="end"/>
            </w:r>
            <w:r>
              <w:fldChar w:fldCharType="separate"/>
            </w:r>
            <w:r w:rsidRPr="000E624D">
              <w:rPr>
                <w:noProof/>
                <w:vertAlign w:val="superscript"/>
              </w:rPr>
              <w:t>3,4</w:t>
            </w:r>
            <w:r>
              <w:fldChar w:fldCharType="end"/>
            </w:r>
          </w:p>
        </w:tc>
        <w:tc>
          <w:tcPr>
            <w:tcW w:w="2300" w:type="dxa"/>
          </w:tcPr>
          <w:p w14:paraId="76CD34CC" w14:textId="7A8B535A" w:rsidR="00A13EB3" w:rsidRDefault="00AA2EF1" w:rsidP="0022303B">
            <w:r>
              <w:t>Frog</w:t>
            </w:r>
          </w:p>
        </w:tc>
        <w:tc>
          <w:tcPr>
            <w:tcW w:w="2268" w:type="dxa"/>
          </w:tcPr>
          <w:p w14:paraId="3B1F05D4" w14:textId="3253B800" w:rsidR="00A13EB3" w:rsidRDefault="00BA3460" w:rsidP="0022303B">
            <w:r>
              <w:t>ø</w:t>
            </w:r>
          </w:p>
        </w:tc>
        <w:tc>
          <w:tcPr>
            <w:tcW w:w="2664" w:type="dxa"/>
          </w:tcPr>
          <w:p w14:paraId="302F5B40" w14:textId="1AA5C2C2" w:rsidR="00A13EB3" w:rsidRDefault="00BA3460" w:rsidP="0022303B">
            <w:r w:rsidRPr="00EE6C1F">
              <w:t>Antagonist</w:t>
            </w:r>
          </w:p>
        </w:tc>
      </w:tr>
      <w:tr w:rsidR="00A4731B" w14:paraId="534E7DB8" w14:textId="77777777" w:rsidTr="0022303B">
        <w:trPr>
          <w:trHeight w:val="21"/>
        </w:trPr>
        <w:tc>
          <w:tcPr>
            <w:tcW w:w="2940" w:type="dxa"/>
          </w:tcPr>
          <w:p w14:paraId="2D2F6FFD" w14:textId="77777777" w:rsidR="00A13EB3" w:rsidRDefault="00A13EB3" w:rsidP="0022303B">
            <w:r>
              <w:t>ACTH(5-24)</w:t>
            </w:r>
          </w:p>
          <w:p w14:paraId="41045B1E" w14:textId="6CC8FD56" w:rsidR="00A13EB3" w:rsidRDefault="00A13EB3" w:rsidP="0022303B">
            <w:r>
              <w:fldChar w:fldCharType="begin"/>
            </w:r>
            <w:r>
              <w:instrText xml:space="preserve"> ADDIN EN.CITE &lt;EndNote&gt;&lt;Cite&gt;&lt;Author&gt;Seelig&lt;/Author&gt;&lt;Year&gt;1975&lt;/Year&gt;&lt;RecNum&gt;89&lt;/RecNum&gt;&lt;DisplayText&gt;&lt;style face="superscript"&gt;5&lt;/style&gt;&lt;/DisplayText&gt;&lt;record&gt;&lt;rec-number&gt;89&lt;/rec-number&gt;&lt;foreign-keys&gt;&lt;key app="EN" db-id="tdp9fzzejvs5wdeepv95ssxdsa59ataax0zt" timestamp="1458248770"&gt;89&lt;/key&gt;&lt;/foreign-keys&gt;&lt;ref-type name="Journal Article"&gt;17&lt;/ref-type&gt;&lt;contributors&gt;&lt;authors&gt;&lt;author&gt;Seelig, S.&lt;/author&gt;&lt;author&gt;Lindley, B. D.&lt;/author&gt;&lt;author&gt;Sayers, G.&lt;/author&gt;&lt;/authors&gt;&lt;/contributors&gt;&lt;titles&gt;&lt;title&gt;A new approach to the structure-activity relationship for ACTH analogs using isolated adrenal cortex cells&lt;/title&gt;&lt;secondary-title&gt;Methods Enzymol&lt;/secondary-title&gt;&lt;/titles&gt;&lt;periodical&gt;&lt;full-title&gt;Methods Enzymol&lt;/full-title&gt;&lt;/periodical&gt;&lt;pages&gt;347-59&lt;/pages&gt;&lt;volume&gt;39&lt;/volume&gt;&lt;keywords&gt;&lt;keyword&gt;Adenine/metabolism&lt;/keyword&gt;&lt;keyword&gt;Adrenal Cortex/cytology/*metabolism&lt;/keyword&gt;&lt;keyword&gt;Adrenal Glands/*metabolism&lt;/keyword&gt;&lt;keyword&gt;Adrenocorticotropic Hormone/*analogs &amp;amp; derivatives/pharmacology&lt;/keyword&gt;&lt;keyword&gt;Aged&lt;/keyword&gt;&lt;keyword&gt;Animals&lt;/keyword&gt;&lt;keyword&gt;Binding Sites&lt;/keyword&gt;&lt;keyword&gt;Corticosterone/metabolism&lt;/keyword&gt;&lt;keyword&gt;Cyclic AMP/metabolism&lt;/keyword&gt;&lt;keyword&gt;Dogs&lt;/keyword&gt;&lt;keyword&gt;Dose-Response Relationship, Drug&lt;/keyword&gt;&lt;keyword&gt;Humans&lt;/keyword&gt;&lt;keyword&gt;Kinetics&lt;/keyword&gt;&lt;keyword&gt;Models, Chemical&lt;/keyword&gt;&lt;keyword&gt;Rats&lt;/keyword&gt;&lt;keyword&gt;Receptors, Cell Surface&lt;/keyword&gt;&lt;keyword&gt;Structure-Activity Relationship&lt;/keyword&gt;&lt;/keywords&gt;&lt;dates&gt;&lt;year&gt;1975&lt;/year&gt;&lt;/dates&gt;&lt;isbn&gt;0076-6879 (Print)&amp;#xD;0076-6879 (Linking)&lt;/isbn&gt;&lt;accession-num&gt;168468&lt;/accession-num&gt;&lt;urls&gt;&lt;related-urls&gt;&lt;url&gt;http://www.ncbi.nlm.nih.gov/pubmed/168468&lt;/url&gt;&lt;/related-urls&gt;&lt;/urls&gt;&lt;/record&gt;&lt;/Cite&gt;&lt;/EndNote&gt;</w:instrText>
            </w:r>
            <w:r>
              <w:fldChar w:fldCharType="separate"/>
            </w:r>
            <w:r w:rsidRPr="001131C7">
              <w:rPr>
                <w:noProof/>
                <w:vertAlign w:val="superscript"/>
              </w:rPr>
              <w:t>5</w:t>
            </w:r>
            <w:r>
              <w:fldChar w:fldCharType="end"/>
            </w:r>
          </w:p>
        </w:tc>
        <w:tc>
          <w:tcPr>
            <w:tcW w:w="2300" w:type="dxa"/>
          </w:tcPr>
          <w:p w14:paraId="037F73CC" w14:textId="5E680C1A" w:rsidR="00A13EB3" w:rsidRDefault="00037162" w:rsidP="0022303B">
            <w:r>
              <w:t>Rat</w:t>
            </w:r>
            <w:r w:rsidR="00B64DFB">
              <w:t xml:space="preserve"> </w:t>
            </w:r>
          </w:p>
        </w:tc>
        <w:tc>
          <w:tcPr>
            <w:tcW w:w="2268" w:type="dxa"/>
          </w:tcPr>
          <w:p w14:paraId="5F286317" w14:textId="6D41FBA2" w:rsidR="00A13EB3" w:rsidRDefault="00A13EB3" w:rsidP="0022303B">
            <w:r>
              <w:t>Full agonist</w:t>
            </w:r>
          </w:p>
        </w:tc>
        <w:tc>
          <w:tcPr>
            <w:tcW w:w="2664" w:type="dxa"/>
          </w:tcPr>
          <w:p w14:paraId="2B6E575A" w14:textId="642D4D10" w:rsidR="00A13EB3" w:rsidRDefault="00BA3460" w:rsidP="0022303B">
            <w:r>
              <w:t>ø</w:t>
            </w:r>
          </w:p>
        </w:tc>
      </w:tr>
      <w:tr w:rsidR="00A4731B" w14:paraId="6B30D2F8" w14:textId="77777777" w:rsidTr="0022303B">
        <w:trPr>
          <w:trHeight w:val="176"/>
        </w:trPr>
        <w:tc>
          <w:tcPr>
            <w:tcW w:w="2940" w:type="dxa"/>
          </w:tcPr>
          <w:p w14:paraId="29EEC21F" w14:textId="77777777" w:rsidR="00A13EB3" w:rsidRDefault="00A13EB3" w:rsidP="0022303B">
            <w:r>
              <w:t>ACTH(6-24)</w:t>
            </w:r>
          </w:p>
          <w:p w14:paraId="0539E220" w14:textId="3AB3BA80" w:rsidR="00A13EB3" w:rsidRDefault="00A13EB3" w:rsidP="0022303B">
            <w:r>
              <w:fldChar w:fldCharType="begin"/>
            </w:r>
            <w:r>
              <w:instrText xml:space="preserve"> ADDIN EN.CITE &lt;EndNote&gt;&lt;Cite&gt;&lt;Author&gt;Bristow&lt;/Author&gt;&lt;Year&gt;1980&lt;/Year&gt;&lt;RecNum&gt;224&lt;/RecNum&gt;&lt;DisplayText&gt;&lt;style face="superscript"&gt;6&lt;/style&gt;&lt;/DisplayText&gt;&lt;record&gt;&lt;rec-number&gt;224&lt;/rec-number&gt;&lt;foreign-keys&gt;&lt;key app="EN" db-id="tdp9fzzejvs5wdeepv95ssxdsa59ataax0zt" timestamp="1482116480"&gt;224&lt;/key&gt;&lt;/foreign-keys&gt;&lt;ref-type name="Journal Article"&gt;17&lt;/ref-type&gt;&lt;contributors&gt;&lt;authors&gt;&lt;author&gt;Bristow, A. F.&lt;/author&gt;&lt;author&gt;Gleed, C.&lt;/author&gt;&lt;author&gt;Fauchere, J. L.&lt;/author&gt;&lt;author&gt;Schwyzer, R.&lt;/author&gt;&lt;author&gt;Schulster, D.&lt;/author&gt;&lt;/authors&gt;&lt;/contributors&gt;&lt;titles&gt;&lt;title&gt;Effects of ACTH (corticotropin) analogues on steroidogenesis and cyclic AMP in rat adrenocortical cells. Evidence for two different steroidogenically responsive receptors&lt;/title&gt;&lt;secondary-title&gt;Biochem J&lt;/secondary-title&gt;&lt;/titles&gt;&lt;periodical&gt;&lt;full-title&gt;Biochem J&lt;/full-title&gt;&lt;/periodical&gt;&lt;pages&gt;599-603&lt;/pages&gt;&lt;volume&gt;186&lt;/volume&gt;&lt;number&gt;2&lt;/number&gt;&lt;keywords&gt;&lt;keyword&gt;Adrenal Cortex/cytology/drug effects/*metabolism&lt;/keyword&gt;&lt;keyword&gt;Adrenal Cortex Hormones/*biosynthesis&lt;/keyword&gt;&lt;keyword&gt;Adrenocorticotropic Hormone/pharmacology&lt;/keyword&gt;&lt;keyword&gt;Animals&lt;/keyword&gt;&lt;keyword&gt;*Cosyntropin&lt;/keyword&gt;&lt;keyword&gt;Cyclic AMP/*metabolism&lt;/keyword&gt;&lt;keyword&gt;Depression&lt;/keyword&gt;&lt;keyword&gt;Dose-Response Relationship, Drug&lt;/keyword&gt;&lt;keyword&gt;Humans&lt;/keyword&gt;&lt;keyword&gt;In Vitro Techniques&lt;/keyword&gt;&lt;keyword&gt;Kinetics&lt;/keyword&gt;&lt;keyword&gt;Peptide Fragments/pharmacology&lt;/keyword&gt;&lt;keyword&gt;Rats&lt;/keyword&gt;&lt;keyword&gt;Receptors, Steroid/metabolism&lt;/keyword&gt;&lt;/keywords&gt;&lt;dates&gt;&lt;year&gt;1980&lt;/year&gt;&lt;pub-dates&gt;&lt;date&gt;Feb 15&lt;/date&gt;&lt;/pub-dates&gt;&lt;/dates&gt;&lt;isbn&gt;0264-6021 (Print)&amp;#xD;0264-6021 (Linking)&lt;/isbn&gt;&lt;accession-num&gt;6246890&lt;/accession-num&gt;&lt;urls&gt;&lt;related-urls&gt;&lt;url&gt;http://www.ncbi.nlm.nih.gov/pubmed/6246890&lt;/url&gt;&lt;/related-urls&gt;&lt;/urls&gt;&lt;custom2&gt;PMC1161613&lt;/custom2&gt;&lt;/record&gt;&lt;/Cite&gt;&lt;/EndNote&gt;</w:instrText>
            </w:r>
            <w:r>
              <w:fldChar w:fldCharType="separate"/>
            </w:r>
            <w:r w:rsidRPr="001131C7">
              <w:rPr>
                <w:noProof/>
                <w:vertAlign w:val="superscript"/>
              </w:rPr>
              <w:t>6</w:t>
            </w:r>
            <w:r>
              <w:fldChar w:fldCharType="end"/>
            </w:r>
          </w:p>
        </w:tc>
        <w:tc>
          <w:tcPr>
            <w:tcW w:w="2300" w:type="dxa"/>
          </w:tcPr>
          <w:p w14:paraId="09E68A1C" w14:textId="7FE3A0B4" w:rsidR="00A13EB3" w:rsidRDefault="00AF1051" w:rsidP="0022303B">
            <w:r>
              <w:t>Rat</w:t>
            </w:r>
          </w:p>
        </w:tc>
        <w:tc>
          <w:tcPr>
            <w:tcW w:w="2268" w:type="dxa"/>
          </w:tcPr>
          <w:p w14:paraId="18A496C8" w14:textId="38F24EAE" w:rsidR="00A13EB3" w:rsidRDefault="00BA3460" w:rsidP="0022303B">
            <w:r>
              <w:t>ø</w:t>
            </w:r>
          </w:p>
        </w:tc>
        <w:tc>
          <w:tcPr>
            <w:tcW w:w="2664" w:type="dxa"/>
          </w:tcPr>
          <w:p w14:paraId="7D39301F" w14:textId="0E7BADEB" w:rsidR="00A13EB3" w:rsidRDefault="00A13EB3" w:rsidP="0022303B">
            <w:r>
              <w:t>Competitive inhibitor of ACTH (1-39)</w:t>
            </w:r>
          </w:p>
        </w:tc>
      </w:tr>
      <w:tr w:rsidR="00A4731B" w14:paraId="10B50175" w14:textId="77777777" w:rsidTr="0022303B">
        <w:trPr>
          <w:trHeight w:val="263"/>
        </w:trPr>
        <w:tc>
          <w:tcPr>
            <w:tcW w:w="2940" w:type="dxa"/>
          </w:tcPr>
          <w:p w14:paraId="63F55450" w14:textId="77777777" w:rsidR="00A13EB3" w:rsidRDefault="00A13EB3" w:rsidP="0022303B">
            <w:r>
              <w:t>ACTH(6-39)</w:t>
            </w:r>
          </w:p>
          <w:p w14:paraId="56C76580" w14:textId="02FD883F" w:rsidR="00A13EB3" w:rsidRDefault="00A13EB3" w:rsidP="0022303B">
            <w:r>
              <w:fldChar w:fldCharType="begin"/>
            </w:r>
            <w:r>
              <w:instrText xml:space="preserve"> ADDIN EN.CITE &lt;EndNote&gt;&lt;Cite&gt;&lt;Author&gt;Ways&lt;/Author&gt;&lt;Year&gt;1979&lt;/Year&gt;&lt;RecNum&gt;225&lt;/RecNum&gt;&lt;DisplayText&gt;&lt;style face="superscript"&gt;7&lt;/style&gt;&lt;/DisplayText&gt;&lt;record&gt;&lt;rec-number&gt;225&lt;/rec-number&gt;&lt;foreign-keys&gt;&lt;key app="EN" db-id="tdp9fzzejvs5wdeepv95ssxdsa59ataax0zt" timestamp="1482116790"&gt;225&lt;/key&gt;&lt;/foreign-keys&gt;&lt;ref-type name="Journal Article"&gt;17&lt;/ref-type&gt;&lt;contributors&gt;&lt;authors&gt;&lt;author&gt;Ways, D. K.&lt;/author&gt;&lt;author&gt;Mahaffee, D. D.&lt;/author&gt;&lt;author&gt;Ontjes, D. A.&lt;/author&gt;&lt;/authors&gt;&lt;/contributors&gt;&lt;titles&gt;&lt;title&gt;An adrenocorticotropin analog [ACTH(6-39)] which acts as a potent in vitro adrenocorticotropin antagonist at low calcium concentration and as a weak agonist at high calcium concentration&lt;/title&gt;&lt;secondary-title&gt;Endocrinology&lt;/secondary-title&gt;&lt;/titles&gt;&lt;periodical&gt;&lt;full-title&gt;Endocrinology&lt;/full-title&gt;&lt;/periodical&gt;&lt;pages&gt;1028-35&lt;/pages&gt;&lt;volume&gt;104&lt;/volume&gt;&lt;number&gt;4&lt;/number&gt;&lt;keywords&gt;&lt;keyword&gt;Adenylyl Cyclases/metabolism&lt;/keyword&gt;&lt;keyword&gt;Adrenal Glands/drug effects/*metabolism&lt;/keyword&gt;&lt;keyword&gt;Adrenocorticotropic Hormone/*analogs &amp;amp; derivatives/antagonists &amp;amp;&lt;/keyword&gt;&lt;keyword&gt;inhibitors/pharmacology&lt;/keyword&gt;&lt;keyword&gt;Animals&lt;/keyword&gt;&lt;keyword&gt;Calcium/*pharmacology&lt;/keyword&gt;&lt;keyword&gt;Cell Membrane/drug effects/enzymology&lt;/keyword&gt;&lt;keyword&gt;Cosyntropin/pharmacology&lt;/keyword&gt;&lt;keyword&gt;Cyclic AMP/metabolism&lt;/keyword&gt;&lt;keyword&gt;Dose-Response Relationship, Drug&lt;/keyword&gt;&lt;keyword&gt;Female&lt;/keyword&gt;&lt;keyword&gt;In Vitro Techniques&lt;/keyword&gt;&lt;keyword&gt;Rats&lt;/keyword&gt;&lt;keyword&gt;Steroids/biosynthesis&lt;/keyword&gt;&lt;/keywords&gt;&lt;dates&gt;&lt;year&gt;1979&lt;/year&gt;&lt;pub-dates&gt;&lt;date&gt;Apr&lt;/date&gt;&lt;/pub-dates&gt;&lt;/dates&gt;&lt;isbn&gt;0013-7227 (Print)&amp;#xD;0013-7227 (Linking)&lt;/isbn&gt;&lt;accession-num&gt;220022&lt;/accession-num&gt;&lt;urls&gt;&lt;related-urls&gt;&lt;url&gt;http://www.ncbi.nlm.nih.gov/pubmed/220022&lt;/url&gt;&lt;/related-urls&gt;&lt;/urls&gt;&lt;electronic-resource-num&gt;10.1210/endo-104-4-1028&lt;/electronic-resource-num&gt;&lt;/record&gt;&lt;/Cite&gt;&lt;/EndNote&gt;</w:instrText>
            </w:r>
            <w:r>
              <w:fldChar w:fldCharType="separate"/>
            </w:r>
            <w:r w:rsidRPr="00312D61">
              <w:rPr>
                <w:noProof/>
                <w:vertAlign w:val="superscript"/>
              </w:rPr>
              <w:t>7</w:t>
            </w:r>
            <w:r>
              <w:fldChar w:fldCharType="end"/>
            </w:r>
          </w:p>
        </w:tc>
        <w:tc>
          <w:tcPr>
            <w:tcW w:w="2300" w:type="dxa"/>
          </w:tcPr>
          <w:p w14:paraId="5FDDF77D" w14:textId="6CDB508E" w:rsidR="00A13EB3" w:rsidRDefault="00405472" w:rsidP="0022303B">
            <w:r>
              <w:t>Rat</w:t>
            </w:r>
          </w:p>
        </w:tc>
        <w:tc>
          <w:tcPr>
            <w:tcW w:w="2268" w:type="dxa"/>
          </w:tcPr>
          <w:p w14:paraId="3A8DD690" w14:textId="42C14A51" w:rsidR="00A13EB3" w:rsidRDefault="00BA3460" w:rsidP="0022303B">
            <w:r>
              <w:t>ø</w:t>
            </w:r>
          </w:p>
        </w:tc>
        <w:tc>
          <w:tcPr>
            <w:tcW w:w="2664" w:type="dxa"/>
          </w:tcPr>
          <w:p w14:paraId="6E6D1DD6" w14:textId="35F46D91" w:rsidR="00A13EB3" w:rsidRDefault="00A13EB3" w:rsidP="0022303B">
            <w:r>
              <w:t>Competitive inhibitor of ACTH (1-39)</w:t>
            </w:r>
          </w:p>
        </w:tc>
      </w:tr>
      <w:tr w:rsidR="00A4731B" w14:paraId="2A77410D" w14:textId="77777777" w:rsidTr="0022303B">
        <w:trPr>
          <w:trHeight w:val="351"/>
        </w:trPr>
        <w:tc>
          <w:tcPr>
            <w:tcW w:w="2940" w:type="dxa"/>
          </w:tcPr>
          <w:p w14:paraId="5FA67B76" w14:textId="77777777" w:rsidR="00A13EB3" w:rsidRDefault="00A13EB3" w:rsidP="0022303B">
            <w:r>
              <w:t>ACTH(1-24)</w:t>
            </w:r>
          </w:p>
          <w:p w14:paraId="72B155DC" w14:textId="1A83A5DC" w:rsidR="00A13EB3" w:rsidRDefault="00A13EB3" w:rsidP="0022303B">
            <w:r>
              <w:fldChar w:fldCharType="begin"/>
            </w:r>
            <w:r>
              <w:instrText xml:space="preserve"> ADDIN EN.CITE &lt;EndNote&gt;&lt;Cite&gt;&lt;Author&gt;Schwyzer&lt;/Author&gt;&lt;Year&gt;1977&lt;/Year&gt;&lt;RecNum&gt;111&lt;/RecNum&gt;&lt;DisplayText&gt;&lt;style face="superscript"&gt;8&lt;/style&gt;&lt;/DisplayText&gt;&lt;record&gt;&lt;rec-number&gt;111&lt;/rec-number&gt;&lt;foreign-keys&gt;&lt;key app="EN" db-id="tdp9fzzejvs5wdeepv95ssxdsa59ataax0zt" timestamp="1459957683"&gt;111&lt;/key&gt;&lt;/foreign-keys&gt;&lt;ref-type name="Journal Article"&gt;17&lt;/ref-type&gt;&lt;contributors&gt;&lt;authors&gt;&lt;author&gt;Schwyzer, R.&lt;/author&gt;&lt;/authors&gt;&lt;/contributors&gt;&lt;titles&gt;&lt;title&gt;ACTH: a short introductory review&lt;/title&gt;&lt;secondary-title&gt;Ann N Y Acad Sci&lt;/secondary-title&gt;&lt;/titles&gt;&lt;periodical&gt;&lt;full-title&gt;Ann N Y Acad Sci&lt;/full-title&gt;&lt;/periodical&gt;&lt;pages&gt;3-26&lt;/pages&gt;&lt;volume&gt;297&lt;/volume&gt;&lt;keywords&gt;&lt;keyword&gt;*Adrenocorticotropic Hormone/pharmacology&lt;/keyword&gt;&lt;keyword&gt;Melanocyte-Stimulating Hormones&lt;/keyword&gt;&lt;keyword&gt;Molecular Conformation&lt;/keyword&gt;&lt;keyword&gt;Structure-Activity Relationship&lt;/keyword&gt;&lt;/keywords&gt;&lt;dates&gt;&lt;year&gt;1977&lt;/year&gt;&lt;pub-dates&gt;&lt;date&gt;Oct 28&lt;/date&gt;&lt;/pub-dates&gt;&lt;/dates&gt;&lt;isbn&gt;0077-8923 (Print)&amp;#xD;0077-8923 (Linking)&lt;/isbn&gt;&lt;accession-num&gt;211904&lt;/accession-num&gt;&lt;urls&gt;&lt;related-urls&gt;&lt;url&gt;http://www.ncbi.nlm.nih.gov/pubmed/211904&lt;/url&gt;&lt;/related-urls&gt;&lt;/urls&gt;&lt;/record&gt;&lt;/Cite&gt;&lt;/EndNote&gt;</w:instrText>
            </w:r>
            <w:r>
              <w:fldChar w:fldCharType="separate"/>
            </w:r>
            <w:r w:rsidRPr="00A86C24">
              <w:rPr>
                <w:noProof/>
                <w:vertAlign w:val="superscript"/>
              </w:rPr>
              <w:t>8</w:t>
            </w:r>
            <w:r>
              <w:fldChar w:fldCharType="end"/>
            </w:r>
          </w:p>
        </w:tc>
        <w:tc>
          <w:tcPr>
            <w:tcW w:w="2300" w:type="dxa"/>
          </w:tcPr>
          <w:p w14:paraId="1360B826" w14:textId="6B0D866F" w:rsidR="00A13EB3" w:rsidRDefault="00F33C27" w:rsidP="0022303B">
            <w:r>
              <w:t>Rat</w:t>
            </w:r>
          </w:p>
        </w:tc>
        <w:tc>
          <w:tcPr>
            <w:tcW w:w="2268" w:type="dxa"/>
          </w:tcPr>
          <w:p w14:paraId="1837CC8A" w14:textId="616C50B2" w:rsidR="00A13EB3" w:rsidRDefault="00A13EB3" w:rsidP="0022303B">
            <w:r>
              <w:t>Full agonist and as potent as ACTH(1-39)</w:t>
            </w:r>
          </w:p>
        </w:tc>
        <w:tc>
          <w:tcPr>
            <w:tcW w:w="2664" w:type="dxa"/>
          </w:tcPr>
          <w:p w14:paraId="2FAE881A" w14:textId="0C4CEEDA" w:rsidR="00A13EB3" w:rsidRDefault="00BA3460" w:rsidP="0022303B">
            <w:r>
              <w:t>ø</w:t>
            </w:r>
          </w:p>
        </w:tc>
      </w:tr>
      <w:tr w:rsidR="00A4731B" w14:paraId="3A48D502" w14:textId="77777777" w:rsidTr="0022303B">
        <w:trPr>
          <w:trHeight w:val="91"/>
        </w:trPr>
        <w:tc>
          <w:tcPr>
            <w:tcW w:w="2940" w:type="dxa"/>
          </w:tcPr>
          <w:p w14:paraId="4D1F2152" w14:textId="40E55662" w:rsidR="00A13EB3" w:rsidRDefault="00A13EB3" w:rsidP="0022303B">
            <w:r>
              <w:lastRenderedPageBreak/>
              <w:t xml:space="preserve">ACTH(5-24) </w:t>
            </w:r>
            <w:r>
              <w:fldChar w:fldCharType="begin">
                <w:fldData xml:space="preserve">PEVuZE5vdGU+PENpdGU+PEF1dGhvcj5Cb25uYWZvdXM8L0F1dGhvcj48WWVhcj4xOTc3PC9ZZWFy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b25uYWZvdXM8L0F1dGhvcj48WWVhcj4xOTc3PC9ZZWFy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64C15">
              <w:rPr>
                <w:noProof/>
                <w:vertAlign w:val="superscript"/>
              </w:rPr>
              <w:t>9,10</w:t>
            </w:r>
            <w:r>
              <w:fldChar w:fldCharType="end"/>
            </w:r>
          </w:p>
          <w:p w14:paraId="00C369EF" w14:textId="2F899700" w:rsidR="00A13EB3" w:rsidRDefault="00A13EB3" w:rsidP="0022303B"/>
        </w:tc>
        <w:tc>
          <w:tcPr>
            <w:tcW w:w="2300" w:type="dxa"/>
          </w:tcPr>
          <w:p w14:paraId="0CEF3C0F" w14:textId="1AF217CF" w:rsidR="00A13EB3" w:rsidRDefault="00E24854" w:rsidP="0022303B">
            <w:r>
              <w:t>Bovine</w:t>
            </w:r>
            <w:r w:rsidR="00035270" w:rsidRPr="00035270">
              <w:rPr>
                <w:vertAlign w:val="superscript"/>
              </w:rPr>
              <w:t>9</w:t>
            </w:r>
          </w:p>
          <w:p w14:paraId="1486AE12" w14:textId="50DFCB5D" w:rsidR="00035270" w:rsidRDefault="00035270" w:rsidP="0022303B">
            <w:r>
              <w:t>Rat</w:t>
            </w:r>
            <w:r w:rsidRPr="00035270">
              <w:rPr>
                <w:vertAlign w:val="superscript"/>
              </w:rPr>
              <w:t>10</w:t>
            </w:r>
          </w:p>
        </w:tc>
        <w:tc>
          <w:tcPr>
            <w:tcW w:w="2268" w:type="dxa"/>
          </w:tcPr>
          <w:p w14:paraId="21B79CB2" w14:textId="00854A79" w:rsidR="00A13EB3" w:rsidRDefault="00A13EB3" w:rsidP="0022303B">
            <w:r>
              <w:t>Partial agonist</w:t>
            </w:r>
          </w:p>
          <w:p w14:paraId="63C3ABC5" w14:textId="35F8807A" w:rsidR="00A13EB3" w:rsidRDefault="00A13EB3" w:rsidP="0022303B">
            <w:r>
              <w:t>Full lipolytic agonist</w:t>
            </w:r>
          </w:p>
        </w:tc>
        <w:tc>
          <w:tcPr>
            <w:tcW w:w="2664" w:type="dxa"/>
          </w:tcPr>
          <w:p w14:paraId="64A19C60" w14:textId="7E73EA79" w:rsidR="00A13EB3" w:rsidRDefault="00BA3460" w:rsidP="0022303B">
            <w:r>
              <w:t>ø</w:t>
            </w:r>
          </w:p>
        </w:tc>
      </w:tr>
      <w:tr w:rsidR="00A4731B" w14:paraId="1C4BDCC3" w14:textId="77777777" w:rsidTr="0022303B">
        <w:trPr>
          <w:trHeight w:val="87"/>
        </w:trPr>
        <w:tc>
          <w:tcPr>
            <w:tcW w:w="2940" w:type="dxa"/>
          </w:tcPr>
          <w:p w14:paraId="243FA650" w14:textId="3D244299" w:rsidR="00A13EB3" w:rsidRDefault="00A13EB3" w:rsidP="0022303B">
            <w:r>
              <w:t>ACTH (6-24)</w:t>
            </w:r>
            <w:r>
              <w:fldChar w:fldCharType="begin"/>
            </w:r>
            <w:r>
              <w:instrText xml:space="preserve"> ADDIN EN.CITE &lt;EndNote&gt;&lt;Cite&gt;&lt;Author&gt;Bonnafous&lt;/Author&gt;&lt;Year&gt;1977&lt;/Year&gt;&lt;RecNum&gt;226&lt;/RecNum&gt;&lt;DisplayText&gt;&lt;style face="superscript"&gt;9&lt;/style&gt;&lt;/DisplayText&gt;&lt;record&gt;&lt;rec-number&gt;226&lt;/rec-number&gt;&lt;foreign-keys&gt;&lt;key app="EN" db-id="tdp9fzzejvs5wdeepv95ssxdsa59ataax0zt" timestamp="1482117034"&gt;226&lt;/key&gt;&lt;/foreign-keys&gt;&lt;ref-type name="Journal Article"&gt;17&lt;/ref-type&gt;&lt;contributors&gt;&lt;authors&gt;&lt;author&gt;Bonnafous, J. C.&lt;/author&gt;&lt;author&gt;Fauchere, J. L.&lt;/author&gt;&lt;author&gt;Schlegel, W.&lt;/author&gt;&lt;author&gt;Schwyzer, R.&lt;/author&gt;&lt;/authors&gt;&lt;/contributors&gt;&lt;titles&gt;&lt;title&gt;Hormone-receptor interactions. Stimulation and inhibition of bovine adrenal cortex cell membrane adenylate cyclase by synthetic corticotropin fragments and the effect of 5&amp;apos;-guanylylimidodiphosphate&lt;/title&gt;&lt;secondary-title&gt;FEBS Lett&lt;/secondary-title&gt;&lt;/titles&gt;&lt;periodical&gt;&lt;full-title&gt;FEBS Lett&lt;/full-title&gt;&lt;/periodical&gt;&lt;pages&gt;247-50&lt;/pages&gt;&lt;volume&gt;78&lt;/volume&gt;&lt;number&gt;2&lt;/number&gt;&lt;keywords&gt;&lt;keyword&gt;Adenylyl Cyclases/*metabolism&lt;/keyword&gt;&lt;keyword&gt;Adrenal Cortex/drug effects/*enzymology&lt;/keyword&gt;&lt;keyword&gt;Adrenal Glands/*enzymology&lt;/keyword&gt;&lt;keyword&gt;Adrenocorticotropic Hormone/*pharmacology&lt;/keyword&gt;&lt;keyword&gt;Animals&lt;/keyword&gt;&lt;keyword&gt;Cattle&lt;/keyword&gt;&lt;keyword&gt;Cell Membrane/drug effects/enzymology&lt;/keyword&gt;&lt;keyword&gt;Guanosine Triphosphate/*analogs &amp;amp; derivatives/pharmacology&lt;/keyword&gt;&lt;keyword&gt;Hormones/*pharmacology&lt;/keyword&gt;&lt;keyword&gt;Peptide Fragments/pharmacology&lt;/keyword&gt;&lt;/keywords&gt;&lt;dates&gt;&lt;year&gt;1977&lt;/year&gt;&lt;pub-dates&gt;&lt;date&gt;Jun 15&lt;/date&gt;&lt;/pub-dates&gt;&lt;/dates&gt;&lt;isbn&gt;0014-5793 (Print)&amp;#xD;0014-5793 (Linking)&lt;/isbn&gt;&lt;accession-num&gt;195841&lt;/accession-num&gt;&lt;urls&gt;&lt;related-urls&gt;&lt;url&gt;http://www.ncbi.nlm.nih.gov/pubmed/195841&lt;/url&gt;&lt;/related-urls&gt;&lt;/urls&gt;&lt;/record&gt;&lt;/Cite&gt;&lt;/EndNote&gt;</w:instrText>
            </w:r>
            <w:r>
              <w:fldChar w:fldCharType="separate"/>
            </w:r>
            <w:r w:rsidRPr="00085CC6">
              <w:rPr>
                <w:noProof/>
                <w:vertAlign w:val="superscript"/>
              </w:rPr>
              <w:t>9</w:t>
            </w:r>
            <w:r>
              <w:fldChar w:fldCharType="end"/>
            </w:r>
          </w:p>
        </w:tc>
        <w:tc>
          <w:tcPr>
            <w:tcW w:w="2300" w:type="dxa"/>
          </w:tcPr>
          <w:p w14:paraId="1776DD33" w14:textId="22323D26" w:rsidR="00A13EB3" w:rsidRDefault="00E24854" w:rsidP="0022303B">
            <w:r>
              <w:t>Bovine</w:t>
            </w:r>
          </w:p>
        </w:tc>
        <w:tc>
          <w:tcPr>
            <w:tcW w:w="2268" w:type="dxa"/>
          </w:tcPr>
          <w:p w14:paraId="38DC019C" w14:textId="0DD09F2B" w:rsidR="00A13EB3" w:rsidRDefault="00A13EB3" w:rsidP="0022303B">
            <w:r>
              <w:t>Partial agonist</w:t>
            </w:r>
          </w:p>
        </w:tc>
        <w:tc>
          <w:tcPr>
            <w:tcW w:w="2664" w:type="dxa"/>
          </w:tcPr>
          <w:p w14:paraId="6B36A080" w14:textId="3FF71686" w:rsidR="00A13EB3" w:rsidRDefault="00BA3460" w:rsidP="0022303B">
            <w:r>
              <w:t>ø</w:t>
            </w:r>
          </w:p>
        </w:tc>
      </w:tr>
      <w:tr w:rsidR="00A4731B" w14:paraId="7AD19CBC" w14:textId="77777777" w:rsidTr="0022303B">
        <w:trPr>
          <w:trHeight w:val="87"/>
        </w:trPr>
        <w:tc>
          <w:tcPr>
            <w:tcW w:w="2940" w:type="dxa"/>
          </w:tcPr>
          <w:p w14:paraId="2560E13C" w14:textId="11E6E41F" w:rsidR="00A13EB3" w:rsidRDefault="00A13EB3" w:rsidP="0022303B">
            <w:r>
              <w:t>ACTH(7-24)</w:t>
            </w:r>
            <w:r>
              <w:fldChar w:fldCharType="begin">
                <w:fldData xml:space="preserve">PEVuZE5vdGU+PENpdGU+PEF1dGhvcj5Cb25uYWZvdXM8L0F1dGhvcj48WWVhcj4xOTc3PC9ZZWFy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b25uYWZvdXM8L0F1dGhvcj48WWVhcj4xOTc3PC9ZZWFy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64C15">
              <w:rPr>
                <w:noProof/>
                <w:vertAlign w:val="superscript"/>
              </w:rPr>
              <w:t>9,10</w:t>
            </w:r>
            <w:r>
              <w:fldChar w:fldCharType="end"/>
            </w:r>
          </w:p>
        </w:tc>
        <w:tc>
          <w:tcPr>
            <w:tcW w:w="2300" w:type="dxa"/>
          </w:tcPr>
          <w:p w14:paraId="469B9600" w14:textId="54881FE3" w:rsidR="00A13EB3" w:rsidRDefault="00E24854" w:rsidP="0022303B">
            <w:r>
              <w:t>Bovine</w:t>
            </w:r>
            <w:r w:rsidR="00035270" w:rsidRPr="00035270">
              <w:rPr>
                <w:vertAlign w:val="superscript"/>
              </w:rPr>
              <w:t>9</w:t>
            </w:r>
          </w:p>
          <w:p w14:paraId="062D0E6A" w14:textId="3489864D" w:rsidR="00035270" w:rsidRDefault="00035270" w:rsidP="0022303B">
            <w:r>
              <w:t>Rat</w:t>
            </w:r>
            <w:r w:rsidRPr="00035270">
              <w:rPr>
                <w:vertAlign w:val="superscript"/>
              </w:rPr>
              <w:t>10</w:t>
            </w:r>
          </w:p>
        </w:tc>
        <w:tc>
          <w:tcPr>
            <w:tcW w:w="2268" w:type="dxa"/>
          </w:tcPr>
          <w:p w14:paraId="40311869" w14:textId="46109B92" w:rsidR="00A13EB3" w:rsidRDefault="00A13EB3" w:rsidP="0022303B">
            <w:r>
              <w:t>Partial agonist</w:t>
            </w:r>
          </w:p>
          <w:p w14:paraId="10AD7DB6" w14:textId="7EBB41C0" w:rsidR="00A13EB3" w:rsidRDefault="00A13EB3" w:rsidP="0022303B">
            <w:r>
              <w:t>Do not stimuated lipolysis</w:t>
            </w:r>
          </w:p>
        </w:tc>
        <w:tc>
          <w:tcPr>
            <w:tcW w:w="2664" w:type="dxa"/>
          </w:tcPr>
          <w:p w14:paraId="6ABC6A75" w14:textId="0527E22F" w:rsidR="00A13EB3" w:rsidRDefault="00BA3460" w:rsidP="0022303B">
            <w:r>
              <w:t>ø</w:t>
            </w:r>
          </w:p>
        </w:tc>
      </w:tr>
      <w:tr w:rsidR="00A4731B" w14:paraId="39ADE368" w14:textId="77777777" w:rsidTr="0022303B">
        <w:trPr>
          <w:trHeight w:val="32"/>
        </w:trPr>
        <w:tc>
          <w:tcPr>
            <w:tcW w:w="2940" w:type="dxa"/>
          </w:tcPr>
          <w:p w14:paraId="25108AC1" w14:textId="1107C5E8" w:rsidR="00A13EB3" w:rsidRDefault="00A13EB3" w:rsidP="0022303B">
            <w:r>
              <w:t>AGRP and agouti protein</w:t>
            </w:r>
            <w:r>
              <w:fldChar w:fldCharType="begin"/>
            </w:r>
            <w:r>
              <w:instrText xml:space="preserve"> ADDIN EN.CITE &lt;EndNote&gt;&lt;Cite&gt;&lt;Author&gt;Clark&lt;/Author&gt;&lt;Year&gt;2016&lt;/Year&gt;&lt;RecNum&gt;228&lt;/RecNum&gt;&lt;DisplayText&gt;&lt;style face="superscript"&gt;11&lt;/style&gt;&lt;/DisplayText&gt;&lt;record&gt;&lt;rec-number&gt;228&lt;/rec-number&gt;&lt;foreign-keys&gt;&lt;key app="EN" db-id="tdp9fzzejvs5wdeepv95ssxdsa59ataax0zt" timestamp="1482788206"&gt;228&lt;/key&gt;&lt;/foreign-keys&gt;&lt;ref-type name="Journal Article"&gt;17&lt;/ref-type&gt;&lt;contributors&gt;&lt;authors&gt;&lt;author&gt;Clark, A. J.&lt;/author&gt;&lt;author&gt;Forfar, R.&lt;/author&gt;&lt;author&gt;Hussain, M.&lt;/author&gt;&lt;author&gt;Jerman, J.&lt;/author&gt;&lt;author&gt;McIver, E.&lt;/author&gt;&lt;author&gt;Taylor, D.&lt;/author&gt;&lt;author&gt;Chan, L.&lt;/author&gt;&lt;/authors&gt;&lt;/contributors&gt;&lt;auth-address&gt;Centre for Endocrinology, William Harvey Research Institute, Queen Mary University of London , London , UK.&amp;#xD;Centre for Therapeutics Discovery, MRC Technology , Stevenage , UK.&lt;/auth-address&gt;&lt;titles&gt;&lt;title&gt;ACTH Antagonists&lt;/title&gt;&lt;secondary-title&gt;Front Endocrinol (Lausanne)&lt;/secondary-title&gt;&lt;/titles&gt;&lt;periodical&gt;&lt;full-title&gt;Front Endocrinol (Lausanne)&lt;/full-title&gt;&lt;/periodical&gt;&lt;pages&gt;101&lt;/pages&gt;&lt;volume&gt;7&lt;/volume&gt;&lt;keywords&gt;&lt;keyword&gt;Cushing&amp;apos;s syndrome&lt;/keyword&gt;&lt;keyword&gt;G protein-coupled receptor&lt;/keyword&gt;&lt;keyword&gt;adrenocorticotropin hormone&lt;/keyword&gt;&lt;keyword&gt;congenital adrenal hyperplasia&lt;/keyword&gt;&lt;keyword&gt;high throughput screening&lt;/keyword&gt;&lt;keyword&gt;peptide hormone antagonists&lt;/keyword&gt;&lt;keyword&gt;receptor antagonism&lt;/keyword&gt;&lt;keyword&gt;receptor modelling&lt;/keyword&gt;&lt;/keywords&gt;&lt;dates&gt;&lt;year&gt;2016&lt;/year&gt;&lt;/dates&gt;&lt;isbn&gt;1664-2392 (Linking)&lt;/isbn&gt;&lt;accession-num&gt;27547198&lt;/accession-num&gt;&lt;urls&gt;&lt;related-urls&gt;&lt;url&gt;http://www.ncbi.nlm.nih.gov/pubmed/27547198&lt;/url&gt;&lt;/related-urls&gt;&lt;/urls&gt;&lt;custom2&gt;PMC4974254&lt;/custom2&gt;&lt;electronic-resource-num&gt;10.3389/fendo.2016.00101&lt;/electronic-resource-num&gt;&lt;/record&gt;&lt;/Cite&gt;&lt;/EndNote&gt;</w:instrText>
            </w:r>
            <w:r>
              <w:fldChar w:fldCharType="separate"/>
            </w:r>
            <w:r w:rsidRPr="00A13EB3">
              <w:rPr>
                <w:noProof/>
                <w:vertAlign w:val="superscript"/>
              </w:rPr>
              <w:t>11</w:t>
            </w:r>
            <w:r>
              <w:fldChar w:fldCharType="end"/>
            </w:r>
          </w:p>
        </w:tc>
        <w:tc>
          <w:tcPr>
            <w:tcW w:w="2300" w:type="dxa"/>
          </w:tcPr>
          <w:p w14:paraId="3E59171C" w14:textId="30A66EC4" w:rsidR="00A13EB3" w:rsidRDefault="00BA3460" w:rsidP="0022303B">
            <w:r>
              <w:t>Human</w:t>
            </w:r>
          </w:p>
        </w:tc>
        <w:tc>
          <w:tcPr>
            <w:tcW w:w="2268" w:type="dxa"/>
          </w:tcPr>
          <w:p w14:paraId="06A7DC1E" w14:textId="07388638" w:rsidR="00A13EB3" w:rsidRDefault="00BA3460" w:rsidP="0022303B">
            <w:r>
              <w:t>ø</w:t>
            </w:r>
          </w:p>
        </w:tc>
        <w:tc>
          <w:tcPr>
            <w:tcW w:w="2664" w:type="dxa"/>
          </w:tcPr>
          <w:p w14:paraId="70B421BE" w14:textId="7200FF9C" w:rsidR="00A13EB3" w:rsidRDefault="00A13EB3" w:rsidP="0022303B">
            <w:r>
              <w:t>MC4R natural antagonist</w:t>
            </w:r>
          </w:p>
        </w:tc>
      </w:tr>
      <w:tr w:rsidR="00A4731B" w14:paraId="392F5341" w14:textId="77777777" w:rsidTr="0022303B">
        <w:trPr>
          <w:trHeight w:val="29"/>
        </w:trPr>
        <w:tc>
          <w:tcPr>
            <w:tcW w:w="2940" w:type="dxa"/>
          </w:tcPr>
          <w:p w14:paraId="24F9A20F" w14:textId="2A1AF758" w:rsidR="00A13EB3" w:rsidRDefault="00A13EB3" w:rsidP="0022303B">
            <w:r>
              <w:t>ACTH(8-39)</w:t>
            </w:r>
            <w:r>
              <w:fldChar w:fldCharType="begin"/>
            </w:r>
            <w:r>
              <w:instrText xml:space="preserve"> ADDIN EN.CITE &lt;EndNote&gt;&lt;Cite&gt;&lt;Author&gt;Li&lt;/Author&gt;&lt;Year&gt;1978&lt;/Year&gt;&lt;RecNum&gt;229&lt;/RecNum&gt;&lt;DisplayText&gt;&lt;style face="superscript"&gt;12&lt;/style&gt;&lt;/DisplayText&gt;&lt;record&gt;&lt;rec-number&gt;229&lt;/rec-number&gt;&lt;foreign-keys&gt;&lt;key app="EN" db-id="tdp9fzzejvs5wdeepv95ssxdsa59ataax0zt" timestamp="1482797390"&gt;229&lt;/key&gt;&lt;/foreign-keys&gt;&lt;ref-type name="Journal Article"&gt;17&lt;/ref-type&gt;&lt;contributors&gt;&lt;authors&gt;&lt;author&gt;Li, C. H.&lt;/author&gt;&lt;author&gt;Chung, D.&lt;/author&gt;&lt;author&gt;Yamashiro, D.&lt;/author&gt;&lt;author&gt;Lee, C. Y.&lt;/author&gt;&lt;/authors&gt;&lt;/contributors&gt;&lt;titles&gt;&lt;title&gt;Isolation, characterization, and synthesis of a corticotropin-inhibiting peptide from human pituitary glands&lt;/title&gt;&lt;secondary-title&gt;Proc Natl Acad Sci U S A&lt;/secondary-title&gt;&lt;/titles&gt;&lt;periodical&gt;&lt;full-title&gt;Proc Natl Acad Sci U S A&lt;/full-title&gt;&lt;/periodical&gt;&lt;pages&gt;4306-9&lt;/pages&gt;&lt;volume&gt;75&lt;/volume&gt;&lt;number&gt;9&lt;/number&gt;&lt;keywords&gt;&lt;keyword&gt;Adrenocorticotropic Hormone/*antagonists &amp;amp; inhibitors&lt;/keyword&gt;&lt;keyword&gt;Amino Acids/analysis&lt;/keyword&gt;&lt;keyword&gt;Biological Assay&lt;/keyword&gt;&lt;keyword&gt;Corticosterone/biosynthesis&lt;/keyword&gt;&lt;keyword&gt;Humans&lt;/keyword&gt;&lt;keyword&gt;Melanocytes/drug effects&lt;/keyword&gt;&lt;keyword&gt;Peptide Fragments/isolation &amp;amp; purification&lt;/keyword&gt;&lt;keyword&gt;Peptides/chemical synthesis/*isolation &amp;amp; purification/pharmacology&lt;/keyword&gt;&lt;keyword&gt;Pituitary Gland/*analysis&lt;/keyword&gt;&lt;/keywords&gt;&lt;dates&gt;&lt;year&gt;1978&lt;/year&gt;&lt;pub-dates&gt;&lt;date&gt;Sep&lt;/date&gt;&lt;/pub-dates&gt;&lt;/dates&gt;&lt;isbn&gt;0027-8424 (Print)&amp;#xD;0027-8424 (Linking)&lt;/isbn&gt;&lt;accession-num&gt;212744&lt;/accession-num&gt;&lt;urls&gt;&lt;related-urls&gt;&lt;url&gt;http://www.ncbi.nlm.nih.gov/pubmed/212744&lt;/url&gt;&lt;/related-urls&gt;&lt;/urls&gt;&lt;custom2&gt;PMC336102&lt;/custom2&gt;&lt;/record&gt;&lt;/Cite&gt;&lt;/EndNote&gt; </w:instrText>
            </w:r>
            <w:r>
              <w:fldChar w:fldCharType="separate"/>
            </w:r>
            <w:r w:rsidRPr="00A13EB3">
              <w:rPr>
                <w:noProof/>
                <w:vertAlign w:val="superscript"/>
              </w:rPr>
              <w:t>12</w:t>
            </w:r>
            <w:r>
              <w:fldChar w:fldCharType="end"/>
            </w:r>
          </w:p>
        </w:tc>
        <w:tc>
          <w:tcPr>
            <w:tcW w:w="2300" w:type="dxa"/>
          </w:tcPr>
          <w:p w14:paraId="5B594B3C" w14:textId="0E81A8E7" w:rsidR="00A13EB3" w:rsidRDefault="00185070" w:rsidP="0022303B">
            <w:r>
              <w:t>Human</w:t>
            </w:r>
          </w:p>
        </w:tc>
        <w:tc>
          <w:tcPr>
            <w:tcW w:w="2268" w:type="dxa"/>
          </w:tcPr>
          <w:p w14:paraId="17CAD864" w14:textId="7D5B6FB2" w:rsidR="00A13EB3" w:rsidRDefault="00BA3460" w:rsidP="0022303B">
            <w:r>
              <w:t>ø</w:t>
            </w:r>
          </w:p>
        </w:tc>
        <w:tc>
          <w:tcPr>
            <w:tcW w:w="2664" w:type="dxa"/>
          </w:tcPr>
          <w:p w14:paraId="5BDC3DFB" w14:textId="47A5DA13" w:rsidR="00A13EB3" w:rsidRDefault="00A13EB3" w:rsidP="0022303B">
            <w:r>
              <w:t>Partial antagonist (CIP)</w:t>
            </w:r>
          </w:p>
        </w:tc>
      </w:tr>
      <w:tr w:rsidR="00A4731B" w14:paraId="0267F48C" w14:textId="77777777" w:rsidTr="0022303B">
        <w:trPr>
          <w:trHeight w:val="29"/>
        </w:trPr>
        <w:tc>
          <w:tcPr>
            <w:tcW w:w="2940" w:type="dxa"/>
          </w:tcPr>
          <w:p w14:paraId="6799AEA4" w14:textId="64E22A7E" w:rsidR="00A13EB3" w:rsidRDefault="00A13EB3" w:rsidP="0022303B">
            <w:r>
              <w:t>ACTH(15-18)</w:t>
            </w:r>
            <w:r>
              <w:fldChar w:fldCharType="begin"/>
            </w:r>
            <w:r>
              <w:instrText xml:space="preserve"> ADDIN EN.CITE &lt;EndNote&gt;&lt;Cite&gt;&lt;Author&gt;Kovalitskaia Iu&lt;/Author&gt;&lt;Year&gt;2008&lt;/Year&gt;&lt;RecNum&gt;230&lt;/RecNum&gt;&lt;DisplayText&gt;&lt;style face="superscript"&gt;13&lt;/style&gt;&lt;/DisplayText&gt;&lt;record&gt;&lt;rec-number&gt;230&lt;/rec-number&gt;&lt;foreign-keys&gt;&lt;key app="EN" db-id="tdp9fzzejvs5wdeepv95ssxdsa59ataax0zt" timestamp="1482797639"&gt;230&lt;/key&gt;&lt;/foreign-keys&gt;&lt;ref-type name="Journal Article"&gt;17&lt;/ref-type&gt;&lt;contributors&gt;&lt;authors&gt;&lt;author&gt;Kovalitskaia Iu, A.&lt;/author&gt;&lt;author&gt;Kolobov, A. A.&lt;/author&gt;&lt;author&gt;Kampe-Nemm, E. A.&lt;/author&gt;&lt;author&gt;Iurovskii, V. V.&lt;/author&gt;&lt;author&gt;Sadovnikov, V. B.&lt;/author&gt;&lt;author&gt;Lipkin, V. M.&lt;/author&gt;&lt;author&gt;Navolotskaia, E. V.&lt;/author&gt;&lt;/authors&gt;&lt;/contributors&gt;&lt;titles&gt;&lt;title&gt;[Synthetic peptide KKRR corresponding to the human ACTH fragment 15-18 is an antagonist of the ACTH receptor]&lt;/title&gt;&lt;secondary-title&gt;Bioorg Khim&lt;/secondary-title&gt;&lt;/titles&gt;&lt;periodical&gt;&lt;full-title&gt;Bioorg Khim&lt;/full-title&gt;&lt;/periodical&gt;&lt;pages&gt;29-35&lt;/pages&gt;&lt;volume&gt;34&lt;/volume&gt;&lt;number&gt;1&lt;/number&gt;&lt;keywords&gt;&lt;keyword&gt;Adenylyl Cyclases/metabolism&lt;/keyword&gt;&lt;keyword&gt;Adrenal Cortex/cytology/*metabolism&lt;/keyword&gt;&lt;keyword&gt;Adrenocorticotropic Hormone/chemical synthesis/chemistry/*pharmacology&lt;/keyword&gt;&lt;keyword&gt;Animals&lt;/keyword&gt;&lt;keyword&gt;Cell Membrane/*metabolism&lt;/keyword&gt;&lt;keyword&gt;Dose-Response Relationship, Drug&lt;/keyword&gt;&lt;keyword&gt;Enzyme Activation/drug effects&lt;/keyword&gt;&lt;keyword&gt;Humans&lt;/keyword&gt;&lt;keyword&gt;Oligopeptides/chemical synthesis/chemistry/*pharmacology&lt;/keyword&gt;&lt;keyword&gt;Protein Binding/drug effects&lt;/keyword&gt;&lt;keyword&gt;Rats&lt;/keyword&gt;&lt;keyword&gt;Rats, Sprague-Dawley&lt;/keyword&gt;&lt;keyword&gt;Receptors, Corticotropin/*antagonists &amp;amp; inhibitors/metabolism&lt;/keyword&gt;&lt;/keywords&gt;&lt;dates&gt;&lt;year&gt;2008&lt;/year&gt;&lt;pub-dates&gt;&lt;date&gt;Jan-Feb&lt;/date&gt;&lt;/pub-dates&gt;&lt;/dates&gt;&lt;isbn&gt;0132-3423 (Print)&amp;#xD;0132-3423 (Linking)&lt;/isbn&gt;&lt;accession-num&gt;18365734&lt;/accession-num&gt;&lt;urls&gt;&lt;related-urls&gt;&lt;url&gt;http://www.ncbi.nlm.nih.gov/pubmed/18365734&lt;/url&gt;&lt;/related-urls&gt;&lt;/urls&gt;&lt;/record&gt;&lt;/Cite&gt;&lt;/EndNote&gt; </w:instrText>
            </w:r>
            <w:r>
              <w:fldChar w:fldCharType="separate"/>
            </w:r>
            <w:r w:rsidRPr="00A13EB3">
              <w:rPr>
                <w:noProof/>
                <w:vertAlign w:val="superscript"/>
              </w:rPr>
              <w:t>13</w:t>
            </w:r>
            <w:r>
              <w:fldChar w:fldCharType="end"/>
            </w:r>
          </w:p>
        </w:tc>
        <w:tc>
          <w:tcPr>
            <w:tcW w:w="2300" w:type="dxa"/>
          </w:tcPr>
          <w:p w14:paraId="4BCC6DA0" w14:textId="105118D0" w:rsidR="00A13EB3" w:rsidRDefault="00824A1C" w:rsidP="0022303B">
            <w:r>
              <w:t>Human</w:t>
            </w:r>
          </w:p>
        </w:tc>
        <w:tc>
          <w:tcPr>
            <w:tcW w:w="2268" w:type="dxa"/>
          </w:tcPr>
          <w:p w14:paraId="0DCDB51B" w14:textId="37D90869" w:rsidR="00A13EB3" w:rsidRDefault="00BA3460" w:rsidP="0022303B">
            <w:r>
              <w:t>ø</w:t>
            </w:r>
          </w:p>
        </w:tc>
        <w:tc>
          <w:tcPr>
            <w:tcW w:w="2664" w:type="dxa"/>
          </w:tcPr>
          <w:p w14:paraId="27A97306" w14:textId="0CD12B57" w:rsidR="00A13EB3" w:rsidRDefault="00A13EB3" w:rsidP="0022303B">
            <w:r>
              <w:t>Competitive antagonist of ACTH receptor</w:t>
            </w:r>
          </w:p>
        </w:tc>
      </w:tr>
      <w:tr w:rsidR="00A4731B" w14:paraId="1788A771" w14:textId="77777777" w:rsidTr="0022303B">
        <w:trPr>
          <w:trHeight w:val="29"/>
        </w:trPr>
        <w:tc>
          <w:tcPr>
            <w:tcW w:w="2940" w:type="dxa"/>
          </w:tcPr>
          <w:p w14:paraId="7959EFB1" w14:textId="4E061AED" w:rsidR="00A13EB3" w:rsidRDefault="00A13EB3" w:rsidP="0022303B">
            <w:r>
              <w:t>ACTH W9Y</w:t>
            </w:r>
            <w:r>
              <w:fldChar w:fldCharType="begin"/>
            </w:r>
            <w:r>
              <w:instrText xml:space="preserve"> ADDIN EN.CITE &lt;EndNote&gt;&lt;Cite&gt;&lt;Author&gt;Hofmann&lt;/Author&gt;&lt;Year&gt;1974&lt;/Year&gt;&lt;RecNum&gt;231&lt;/RecNum&gt;&lt;DisplayText&gt;&lt;style face="superscript"&gt;14&lt;/style&gt;&lt;/DisplayText&gt;&lt;record&gt;&lt;rec-number&gt;231&lt;/rec-number&gt;&lt;foreign-keys&gt;&lt;key app="EN" db-id="tdp9fzzejvs5wdeepv95ssxdsa59ataax0zt" timestamp="1482799248"&gt;231&lt;/key&gt;&lt;/foreign-keys&gt;&lt;ref-type name="Journal Article"&gt;17&lt;/ref-type&gt;&lt;contributors&gt;&lt;authors&gt;&lt;author&gt;Hofmann, K.&lt;/author&gt;&lt;author&gt;Montibeller, J. A.&lt;/author&gt;&lt;author&gt;Finn, F. M.&lt;/author&gt;&lt;/authors&gt;&lt;/contributors&gt;&lt;titles&gt;&lt;title&gt;ACTH antagonists&lt;/title&gt;&lt;secondary-title&gt;Proc Natl Acad Sci U S A&lt;/secondary-title&gt;&lt;/titles&gt;&lt;periodical&gt;&lt;full-title&gt;Proc Natl Acad Sci U S A&lt;/full-title&gt;&lt;/periodical&gt;&lt;pages&gt;80-3&lt;/pages&gt;&lt;volume&gt;71&lt;/volume&gt;&lt;number&gt;1&lt;/number&gt;&lt;keywords&gt;&lt;keyword&gt;Adenylyl Cyclases/metabolism&lt;/keyword&gt;&lt;keyword&gt;Adrenal Glands/cytology/metabolism&lt;/keyword&gt;&lt;keyword&gt;Adrenocorticotropic Hormone/*antagonists &amp;amp; inhibitors/metabolism/pharmacology&lt;/keyword&gt;&lt;keyword&gt;Amino Acid Sequence&lt;/keyword&gt;&lt;keyword&gt;Animals&lt;/keyword&gt;&lt;keyword&gt;Binding Sites&lt;/keyword&gt;&lt;keyword&gt;Cattle&lt;/keyword&gt;&lt;keyword&gt;Cell Membrane/enzymology/metabolism&lt;/keyword&gt;&lt;keyword&gt;Cyclic AMP/biosynthesis&lt;/keyword&gt;&lt;keyword&gt;Enzyme Activation&lt;/keyword&gt;&lt;keyword&gt;Fluorides/pharmacology&lt;/keyword&gt;&lt;keyword&gt;In Vitro Techniques&lt;/keyword&gt;&lt;keyword&gt;Receptors, Cell Surface&lt;/keyword&gt;&lt;keyword&gt;Stimulation, Chemical&lt;/keyword&gt;&lt;keyword&gt;Structure-Activity Relationship&lt;/keyword&gt;&lt;/keywords&gt;&lt;dates&gt;&lt;year&gt;1974&lt;/year&gt;&lt;pub-dates&gt;&lt;date&gt;Jan&lt;/date&gt;&lt;/pub-dates&gt;&lt;/dates&gt;&lt;isbn&gt;0027-8424 (Print)&amp;#xD;0027-8424 (Linking)&lt;/isbn&gt;&lt;accession-num&gt;4359333&lt;/accession-num&gt;&lt;urls&gt;&lt;related-urls&gt;&lt;url&gt;http://www.ncbi.nlm.nih.gov/pubmed/4359333&lt;/url&gt;&lt;/related-urls&gt;&lt;/urls&gt;&lt;custom2&gt;PMC387936&lt;/custom2&gt;&lt;/record&gt;&lt;/Cite&gt;&lt;/EndNote&gt;</w:instrText>
            </w:r>
            <w:r>
              <w:fldChar w:fldCharType="separate"/>
            </w:r>
            <w:r w:rsidRPr="00A13EB3">
              <w:rPr>
                <w:noProof/>
                <w:vertAlign w:val="superscript"/>
              </w:rPr>
              <w:t>14</w:t>
            </w:r>
            <w:r>
              <w:fldChar w:fldCharType="end"/>
            </w:r>
          </w:p>
          <w:p w14:paraId="691D5122" w14:textId="3BD46037" w:rsidR="00A13EB3" w:rsidRDefault="00A13EB3" w:rsidP="0022303B"/>
        </w:tc>
        <w:tc>
          <w:tcPr>
            <w:tcW w:w="2300" w:type="dxa"/>
          </w:tcPr>
          <w:p w14:paraId="33AAFCB6" w14:textId="0313DD16" w:rsidR="00A13EB3" w:rsidRDefault="00A13EB3" w:rsidP="0022303B">
            <w:r>
              <w:t>Bovine</w:t>
            </w:r>
          </w:p>
        </w:tc>
        <w:tc>
          <w:tcPr>
            <w:tcW w:w="2268" w:type="dxa"/>
          </w:tcPr>
          <w:p w14:paraId="24BE80FD" w14:textId="1C246AA8" w:rsidR="00A13EB3" w:rsidRDefault="00BA3460" w:rsidP="0022303B">
            <w:r>
              <w:t>ø</w:t>
            </w:r>
          </w:p>
        </w:tc>
        <w:tc>
          <w:tcPr>
            <w:tcW w:w="2664" w:type="dxa"/>
          </w:tcPr>
          <w:p w14:paraId="3B672926" w14:textId="20B3D457" w:rsidR="00A13EB3" w:rsidRDefault="00BA3460" w:rsidP="0022303B">
            <w:r w:rsidRPr="008849FF">
              <w:t>Antagonist</w:t>
            </w:r>
          </w:p>
        </w:tc>
      </w:tr>
      <w:tr w:rsidR="00A4731B" w14:paraId="0A62B320" w14:textId="77777777" w:rsidTr="0022303B">
        <w:trPr>
          <w:trHeight w:val="29"/>
        </w:trPr>
        <w:tc>
          <w:tcPr>
            <w:tcW w:w="2940" w:type="dxa"/>
          </w:tcPr>
          <w:p w14:paraId="643631A5" w14:textId="777A4AA0" w:rsidR="00A13EB3" w:rsidRDefault="00A13EB3" w:rsidP="0022303B">
            <w:r>
              <w:t>ACTH(15-24)</w:t>
            </w:r>
            <w:r>
              <w:fldChar w:fldCharType="begin">
                <w:fldData xml:space="preserve">PEVuZE5vdGU+PENpdGU+PEF1dGhvcj5Eb3JlczwvQXV0aG9yPjxZZWFyPjIwMTI8L1llYXI+PFJl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</w:fldData>
              </w:fldChar>
            </w:r>
            <w:r w:rsidR="00EA38A2">
              <w:instrText xml:space="preserve"> ADDIN EN.CITE </w:instrText>
            </w:r>
            <w:r>
              <w:instrText xml:space="preserve"> </w:instrText>
            </w:r>
            <w:r w:rsidR="00EA38A2">
              <w:fldChar w:fldCharType="begin">
                <w:fldData xml:space="preserve">PEVuZE5vdGU+PENpdGU+PEF1dGhvcj5Eb3JlczwvQXV0aG9yPjxZZWFyPjIwMTI8L1llYXI+PFJl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</w:fldData>
              </w:fldChar>
            </w:r>
            <w:r w:rsidR="00EA38A2">
              <w:instrText xml:space="preserve"> ADDIN EN.CITE.DATA  </w:instrText>
            </w:r>
            <w:r w:rsidR="00EA38A2">
              <w:fldChar w:fldCharType="end"/>
            </w:r>
            <w:r>
              <w:fldChar w:fldCharType="separate"/>
            </w:r>
            <w:r w:rsidR="00EA38A2" w:rsidRPr="00EA38A2">
              <w:rPr>
                <w:noProof/>
                <w:vertAlign w:val="superscript"/>
              </w:rPr>
              <w:t>15,16</w:t>
            </w:r>
            <w:r>
              <w:fldChar w:fldCharType="end"/>
            </w:r>
          </w:p>
          <w:p w14:paraId="0E1B7218" w14:textId="77777777" w:rsidR="00A13EB3" w:rsidRDefault="00A13EB3" w:rsidP="0022303B"/>
          <w:p w14:paraId="708C5684" w14:textId="4D7D6B16" w:rsidR="00A13EB3" w:rsidRDefault="00A13EB3" w:rsidP="0022303B">
            <w:r>
              <w:rPr>
                <w:sz w:val="15"/>
                <w:szCs w:val="15"/>
              </w:rPr>
              <w:t xml:space="preserve">Dores RM. </w:t>
            </w:r>
            <w:r>
              <w:rPr>
                <w:i/>
                <w:iCs/>
                <w:sz w:val="15"/>
                <w:szCs w:val="15"/>
              </w:rPr>
              <w:t>ACTH Antagonist Peptides</w:t>
            </w:r>
            <w:r>
              <w:rPr>
                <w:sz w:val="15"/>
                <w:szCs w:val="15"/>
              </w:rPr>
              <w:t>. US Patent application US 2012/0309696 A1 (2012). </w:t>
            </w:r>
          </w:p>
        </w:tc>
        <w:tc>
          <w:tcPr>
            <w:tcW w:w="2300" w:type="dxa"/>
          </w:tcPr>
          <w:p w14:paraId="47F5233C" w14:textId="77777777" w:rsidR="00A13EB3" w:rsidRDefault="003E7999" w:rsidP="0022303B">
            <w:r>
              <w:t>RAT</w:t>
            </w:r>
          </w:p>
          <w:p w14:paraId="473F7588" w14:textId="51682222" w:rsidR="003E7999" w:rsidRDefault="003E7999" w:rsidP="0022303B"/>
          <w:p w14:paraId="16A6245B" w14:textId="3BB003C8" w:rsidR="003E7999" w:rsidRDefault="003E7999" w:rsidP="0022303B">
            <w:r>
              <w:t>Mammalian</w:t>
            </w:r>
          </w:p>
          <w:p w14:paraId="3D8B349C" w14:textId="5D19CF35" w:rsidR="003E7999" w:rsidRDefault="003E7999" w:rsidP="0022303B">
            <w:r>
              <w:rPr>
                <w:rFonts w:eastAsia="Times New Roman" w:cs="Times New Roman"/>
              </w:rPr>
              <w:t xml:space="preserve">OS3 adrenal cell line transfected with a </w:t>
            </w:r>
            <w:r>
              <w:rPr>
                <w:rStyle w:val="Accentuation"/>
                <w:rFonts w:eastAsia="Times New Roman" w:cs="Times New Roman"/>
              </w:rPr>
              <w:t>hmc2R</w:t>
            </w:r>
            <w:r>
              <w:rPr>
                <w:rFonts w:eastAsia="Times New Roman" w:cs="Times New Roman"/>
              </w:rPr>
              <w:t xml:space="preserve"> cDNA</w:t>
            </w:r>
          </w:p>
        </w:tc>
        <w:tc>
          <w:tcPr>
            <w:tcW w:w="2268" w:type="dxa"/>
          </w:tcPr>
          <w:p w14:paraId="52DFF632" w14:textId="3C1C5F96" w:rsidR="00A13EB3" w:rsidRDefault="00BA3460" w:rsidP="0022303B">
            <w:r>
              <w:t>ø</w:t>
            </w:r>
          </w:p>
        </w:tc>
        <w:tc>
          <w:tcPr>
            <w:tcW w:w="2664" w:type="dxa"/>
          </w:tcPr>
          <w:p w14:paraId="74F4B9E5" w14:textId="2174B51B" w:rsidR="00A13EB3" w:rsidRDefault="00BA3460" w:rsidP="0022303B">
            <w:r w:rsidRPr="00DA1EBE">
              <w:t>Antagonist</w:t>
            </w:r>
          </w:p>
        </w:tc>
      </w:tr>
      <w:tr w:rsidR="00A4731B" w14:paraId="7649E7AB" w14:textId="77777777" w:rsidTr="0022303B">
        <w:trPr>
          <w:trHeight w:val="29"/>
        </w:trPr>
        <w:tc>
          <w:tcPr>
            <w:tcW w:w="2940" w:type="dxa"/>
          </w:tcPr>
          <w:p w14:paraId="077E9BFC" w14:textId="70D9CFD9" w:rsidR="00A13EB3" w:rsidRPr="007C6864" w:rsidRDefault="00A13EB3" w:rsidP="0022303B">
            <w:r w:rsidRPr="007C6864">
              <w:t>GPS1573, a variant of ACTH (7-18) with an N terminal nor leucine-proline sequence and D-Phe and DD-Trp (in place of L-Phe, L-Trp) in the HFRW sequence</w:t>
            </w:r>
            <w:r w:rsidRPr="007C6864">
              <w:fldChar w:fldCharType="begin">
                <w:fldData xml:space="preserve">PEVuZE5vdGU+PENpdGU+PEF1dGhvcj5Cb3V3PC9BdXRob3I+PFllYXI+MjAxNDwvWWVhcj48UmVj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</w:fldData>
              </w:fldChar>
            </w:r>
            <w:r w:rsidR="00EA38A2">
              <w:instrText xml:space="preserve"> ADDIN EN.CITE </w:instrText>
            </w:r>
            <w:r w:rsidR="00EA38A2">
              <w:fldChar w:fldCharType="begin">
                <w:fldData xml:space="preserve">PEVuZE5vdGU+PENpdGU+PEF1dGhvcj5Cb3V3PC9BdXRob3I+PFllYXI+MjAxNDwvWWVhcj48UmVj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</w:fldData>
              </w:fldChar>
            </w:r>
            <w:r w:rsidR="00EA38A2">
              <w:instrText xml:space="preserve"> ADDIN EN.CITE.DATA  </w:instrText>
            </w:r>
            <w:r w:rsidR="00EA38A2">
              <w:fldChar w:fldCharType="end"/>
            </w:r>
            <w:r w:rsidRPr="007C6864">
              <w:fldChar w:fldCharType="separate"/>
            </w:r>
            <w:r w:rsidR="00EA38A2" w:rsidRPr="00EA38A2">
              <w:rPr>
                <w:noProof/>
                <w:vertAlign w:val="superscript"/>
              </w:rPr>
              <w:t>17,18</w:t>
            </w:r>
            <w:r w:rsidRPr="007C6864">
              <w:fldChar w:fldCharType="end"/>
            </w:r>
          </w:p>
        </w:tc>
        <w:tc>
          <w:tcPr>
            <w:tcW w:w="2300" w:type="dxa"/>
          </w:tcPr>
          <w:p w14:paraId="516B6730" w14:textId="77777777" w:rsidR="00C34CBB" w:rsidRDefault="00C34CBB" w:rsidP="0022303B">
            <w:pPr>
              <w:rPr>
                <w:rFonts w:eastAsia="Times New Roman" w:cs="Times New Roman"/>
              </w:rPr>
            </w:pPr>
            <w:r>
              <w:rPr>
                <w:rFonts w:eastAsia="Times New Roman" w:cs="Times New Roman"/>
              </w:rPr>
              <w:t>HEK293 cells (ATCC, CRL-1573) were stably  transfected with human MC2R and MRAP cDNAs</w:t>
            </w:r>
            <w:r w:rsidRPr="00C34CBB">
              <w:rPr>
                <w:rFonts w:eastAsia="Times New Roman" w:cs="Times New Roman"/>
                <w:vertAlign w:val="superscript"/>
              </w:rPr>
              <w:t>17</w:t>
            </w:r>
          </w:p>
          <w:p w14:paraId="5BD69051" w14:textId="77777777" w:rsidR="00C34CBB" w:rsidRDefault="00C34CBB" w:rsidP="0022303B"/>
          <w:p w14:paraId="3A08AB1C" w14:textId="20628EA1" w:rsidR="00A13EB3" w:rsidRDefault="00681FA4" w:rsidP="0022303B">
            <w:r>
              <w:t>Rat</w:t>
            </w:r>
            <w:r w:rsidR="00C34CBB" w:rsidRPr="00C34CBB">
              <w:rPr>
                <w:vertAlign w:val="superscript"/>
              </w:rPr>
              <w:t>18</w:t>
            </w:r>
          </w:p>
        </w:tc>
        <w:tc>
          <w:tcPr>
            <w:tcW w:w="2268" w:type="dxa"/>
          </w:tcPr>
          <w:p w14:paraId="1F32BF5B" w14:textId="278BCBF2" w:rsidR="00A13EB3" w:rsidRDefault="00BA3460" w:rsidP="0022303B">
            <w:r>
              <w:t>ø</w:t>
            </w:r>
          </w:p>
        </w:tc>
        <w:tc>
          <w:tcPr>
            <w:tcW w:w="2664" w:type="dxa"/>
          </w:tcPr>
          <w:p w14:paraId="78E3D15C" w14:textId="55BF2548" w:rsidR="00A13EB3" w:rsidRDefault="00BA3460" w:rsidP="0022303B">
            <w:r w:rsidRPr="00654A2B">
              <w:t>Antagonist</w:t>
            </w:r>
          </w:p>
        </w:tc>
      </w:tr>
      <w:tr w:rsidR="00A4731B" w14:paraId="0476DA58" w14:textId="77777777" w:rsidTr="0022303B">
        <w:trPr>
          <w:trHeight w:val="29"/>
        </w:trPr>
        <w:tc>
          <w:tcPr>
            <w:tcW w:w="2940" w:type="dxa"/>
          </w:tcPr>
          <w:p w14:paraId="0C4983C2" w14:textId="6E766F31" w:rsidR="00A13EB3" w:rsidRDefault="00A13EB3" w:rsidP="0022303B">
            <w:r>
              <w:t>GPS1574, a cyclized variant of GPS1573</w:t>
            </w:r>
            <w:r>
              <w:fldChar w:fldCharType="begin">
                <w:fldData xml:space="preserve">PEVuZE5vdGU+PENpdGU+PEF1dGhvcj5Cb3V3PC9BdXRob3I+PFllYXI+MjAxNDwvWWVhcj48UmVj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</w:fldData>
              </w:fldChar>
            </w:r>
            <w:r w:rsidR="00EA38A2">
              <w:instrText xml:space="preserve"> ADDIN EN.CITE </w:instrText>
            </w:r>
            <w:r w:rsidR="00EA38A2">
              <w:fldChar w:fldCharType="begin">
                <w:fldData xml:space="preserve">PEVuZE5vdGU+PENpdGU+PEF1dGhvcj5Cb3V3PC9BdXRob3I+PFllYXI+MjAxNDwvWWVhcj48UmVj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</w:fldData>
              </w:fldChar>
            </w:r>
            <w:r w:rsidR="00EA38A2">
              <w:instrText xml:space="preserve"> ADDIN EN.CITE.DATA  </w:instrText>
            </w:r>
            <w:r w:rsidR="00EA38A2">
              <w:fldChar w:fldCharType="end"/>
            </w:r>
            <w:r>
              <w:fldChar w:fldCharType="separate"/>
            </w:r>
            <w:r w:rsidR="00EA38A2" w:rsidRPr="00EA38A2">
              <w:rPr>
                <w:noProof/>
                <w:vertAlign w:val="superscript"/>
              </w:rPr>
              <w:t>17,18</w:t>
            </w:r>
            <w:r>
              <w:fldChar w:fldCharType="end"/>
            </w:r>
          </w:p>
        </w:tc>
        <w:tc>
          <w:tcPr>
            <w:tcW w:w="2300" w:type="dxa"/>
          </w:tcPr>
          <w:p w14:paraId="50DF84AF" w14:textId="6C84936F" w:rsidR="00BA65C2" w:rsidRDefault="00BA65C2" w:rsidP="0022303B">
            <w:pPr>
              <w:rPr>
                <w:rFonts w:eastAsia="Times New Roman" w:cs="Times New Roman"/>
              </w:rPr>
            </w:pPr>
            <w:r>
              <w:rPr>
                <w:rFonts w:eastAsia="Times New Roman" w:cs="Times New Roman"/>
              </w:rPr>
              <w:t>HEK293 cells (ATCC, CRL-1573) were stably  transfected with human MC2R and MRAP cDNAs</w:t>
            </w:r>
            <w:r w:rsidR="00C34CBB" w:rsidRPr="00C34CBB">
              <w:rPr>
                <w:rFonts w:eastAsia="Times New Roman" w:cs="Times New Roman"/>
                <w:vertAlign w:val="superscript"/>
              </w:rPr>
              <w:t>17</w:t>
            </w:r>
          </w:p>
          <w:p w14:paraId="0AEF5315" w14:textId="77777777" w:rsidR="00BA65C2" w:rsidRDefault="00BA65C2" w:rsidP="0022303B"/>
          <w:p w14:paraId="02FFF02E" w14:textId="3518F539" w:rsidR="00A13EB3" w:rsidRDefault="00BA65C2" w:rsidP="0022303B">
            <w:r>
              <w:t>Rat</w:t>
            </w:r>
            <w:r w:rsidR="00C34CBB" w:rsidRPr="00C34CBB">
              <w:rPr>
                <w:vertAlign w:val="superscript"/>
              </w:rPr>
              <w:t>18</w:t>
            </w:r>
          </w:p>
        </w:tc>
        <w:tc>
          <w:tcPr>
            <w:tcW w:w="2268" w:type="dxa"/>
          </w:tcPr>
          <w:p w14:paraId="7B506E08" w14:textId="391BBD36" w:rsidR="00A13EB3" w:rsidRDefault="00BA3460" w:rsidP="0022303B">
            <w:r>
              <w:t>ø</w:t>
            </w:r>
          </w:p>
        </w:tc>
        <w:tc>
          <w:tcPr>
            <w:tcW w:w="2664" w:type="dxa"/>
          </w:tcPr>
          <w:p w14:paraId="579A30D3" w14:textId="084EDE55" w:rsidR="00A13EB3" w:rsidRDefault="00BA3460" w:rsidP="0022303B">
            <w:r>
              <w:t xml:space="preserve">Has alos </w:t>
            </w:r>
            <w:r w:rsidR="00A13EB3">
              <w:t>antagonist e</w:t>
            </w:r>
            <w:r>
              <w:t>ffect on MC3R,MC4R and MC5R</w:t>
            </w:r>
          </w:p>
        </w:tc>
      </w:tr>
      <w:tr w:rsidR="00A4731B" w14:paraId="4FBD4417" w14:textId="77777777" w:rsidTr="0022303B">
        <w:trPr>
          <w:trHeight w:val="29"/>
        </w:trPr>
        <w:tc>
          <w:tcPr>
            <w:tcW w:w="2940" w:type="dxa"/>
          </w:tcPr>
          <w:p w14:paraId="1E5B76C1" w14:textId="3B45120A" w:rsidR="00A13EB3" w:rsidRDefault="00A13EB3" w:rsidP="0022303B">
            <w:r>
              <w:t>IRC-274</w:t>
            </w:r>
            <w:r>
              <w:fldChar w:fldCharType="begin"/>
            </w:r>
            <w:r w:rsidR="00EA38A2">
              <w:instrText xml:space="preserve"> ADDIN EN.CITE &lt;EndNote&gt;&lt;Cite&gt;&lt;Author&gt;Halem HA&lt;/Author&gt;&lt;Year&gt;2016&lt;/Year&gt;&lt;RecNum&gt;235&lt;/RecNum&gt;&lt;DisplayText&gt;&lt;style face="superscript"&gt;19&lt;/style&gt;&lt;/DisplayText&gt;&lt;record&gt;&lt;rec-number&gt;235&lt;/rec-number&gt;&lt;foreign-keys&gt;&lt;key app="EN" db-id="tdp9fzzejvs5wdeepv95ssxdsa59ataax0zt" timestamp="1482803560"&gt;235&lt;/key&gt;&lt;/foreign-keys&gt;&lt;ref-type name="Journal Article"&gt;17&lt;/ref-type&gt;&lt;contributors&gt;&lt;authors&gt;&lt;author&gt;Halem HA, Ufret M, Jewett I, Bastille A, Beech J, et al.&lt;/author&gt;&lt;/authors&gt;&lt;/contributors&gt;&lt;titles&gt;&lt;title&gt;In vivo&amp;#xD;suppression of corticosterone in rodent models of Cushing’s disease with a selective, peptide MC2 receptor antagonist.&lt;/title&gt;&lt;/titles&gt;&lt;dates&gt;&lt;year&gt;2016&lt;/year&gt;&lt;/dates&gt;&lt;urls&gt;&lt;/urls&gt;&lt;/record&gt;&lt;/Cite&gt;&lt;/EndNote&gt;</w:instrText>
            </w:r>
            <w:r>
              <w:fldChar w:fldCharType="separate"/>
            </w:r>
            <w:r w:rsidR="00EA38A2" w:rsidRPr="00EA38A2">
              <w:rPr>
                <w:noProof/>
                <w:vertAlign w:val="superscript"/>
              </w:rPr>
              <w:t>19</w:t>
            </w:r>
            <w:r>
              <w:fldChar w:fldCharType="end"/>
            </w:r>
          </w:p>
          <w:p w14:paraId="10A6AF0B" w14:textId="77777777" w:rsidR="00A13EB3" w:rsidRDefault="00A13EB3" w:rsidP="0022303B"/>
          <w:p w14:paraId="0D3F7158" w14:textId="77777777" w:rsidR="00A13EB3" w:rsidRDefault="00A13EB3" w:rsidP="0022303B">
            <w:pPr>
              <w:rPr>
                <w:sz w:val="15"/>
                <w:szCs w:val="15"/>
              </w:rPr>
            </w:pPr>
          </w:p>
          <w:p w14:paraId="28908286" w14:textId="77777777" w:rsidR="00A13EB3" w:rsidRDefault="00A13EB3" w:rsidP="0022303B">
            <w:pPr>
              <w:rPr>
                <w:sz w:val="15"/>
                <w:szCs w:val="15"/>
              </w:rPr>
            </w:pPr>
          </w:p>
          <w:p w14:paraId="5EA301D0" w14:textId="66B428DD" w:rsidR="0084778B" w:rsidRDefault="0084778B" w:rsidP="0022303B"/>
        </w:tc>
        <w:tc>
          <w:tcPr>
            <w:tcW w:w="2300" w:type="dxa"/>
          </w:tcPr>
          <w:p w14:paraId="3AA616F0" w14:textId="2B5BBD95" w:rsidR="00A13EB3" w:rsidRDefault="006C5C92" w:rsidP="0022303B">
            <w:r>
              <w:rPr>
                <w:rFonts w:eastAsia="Times New Roman" w:cs="Times New Roman"/>
              </w:rPr>
              <w:t>HEK293 cells (ATCC, CRL-1573) were stably  transfected with human MC2R and MRAP cDNAs</w:t>
            </w:r>
          </w:p>
        </w:tc>
        <w:tc>
          <w:tcPr>
            <w:tcW w:w="2268" w:type="dxa"/>
          </w:tcPr>
          <w:p w14:paraId="2E8969F8" w14:textId="7836803A" w:rsidR="00A13EB3" w:rsidRDefault="00BA3460" w:rsidP="0022303B">
            <w:r>
              <w:t>ø</w:t>
            </w:r>
          </w:p>
        </w:tc>
        <w:tc>
          <w:tcPr>
            <w:tcW w:w="2664" w:type="dxa"/>
          </w:tcPr>
          <w:p w14:paraId="68B32E07" w14:textId="0640871E" w:rsidR="00A13EB3" w:rsidRDefault="00BA3460" w:rsidP="0022303B">
            <w:r>
              <w:t xml:space="preserve">Selective </w:t>
            </w:r>
            <w:r w:rsidRPr="0084778B">
              <w:t>MC2R  antagonist</w:t>
            </w:r>
          </w:p>
        </w:tc>
      </w:tr>
      <w:tr w:rsidR="00A4731B" w14:paraId="68F3F886" w14:textId="77777777" w:rsidTr="0022303B">
        <w:trPr>
          <w:trHeight w:val="29"/>
        </w:trPr>
        <w:tc>
          <w:tcPr>
            <w:tcW w:w="2940" w:type="dxa"/>
          </w:tcPr>
          <w:p w14:paraId="49F622FF" w14:textId="363EB4D3" w:rsidR="007D3029" w:rsidRDefault="007D3029" w:rsidP="0022303B">
            <w:pPr>
              <w:rPr>
                <w:rFonts w:eastAsia="Times New Roman" w:cs="Times New Roman"/>
              </w:rPr>
            </w:pPr>
            <w:r>
              <w:rPr>
                <w:rFonts w:eastAsia="Times New Roman" w:cs="Times New Roman"/>
              </w:rPr>
              <w:t>-</w:t>
            </w:r>
            <w:r w:rsidR="00A13EB3">
              <w:rPr>
                <w:rFonts w:eastAsia="Times New Roman" w:cs="Times New Roman"/>
              </w:rPr>
              <w:t>mel</w:t>
            </w:r>
            <w:r>
              <w:rPr>
                <w:rFonts w:eastAsia="Times New Roman" w:cs="Times New Roman"/>
              </w:rPr>
              <w:t>anotan II (MTII)</w:t>
            </w:r>
          </w:p>
          <w:p w14:paraId="3643E361" w14:textId="1EABCDA9" w:rsidR="004953C2" w:rsidRDefault="007D3029" w:rsidP="0022303B">
            <w:pPr>
              <w:rPr>
                <w:rFonts w:eastAsia="Times New Roman" w:cs="Times New Roman"/>
              </w:rPr>
            </w:pPr>
            <w:r>
              <w:rPr>
                <w:rFonts w:eastAsia="Times New Roman" w:cs="Times New Roman"/>
              </w:rPr>
              <w:t>-</w:t>
            </w:r>
            <w:r w:rsidR="004953C2">
              <w:rPr>
                <w:rFonts w:eastAsia="Times New Roman" w:cs="Times New Roman"/>
              </w:rPr>
              <w:t>tetrapeptides</w:t>
            </w:r>
          </w:p>
          <w:p w14:paraId="2D22EB36" w14:textId="3FFD900E" w:rsidR="004953C2" w:rsidRDefault="007D3029" w:rsidP="0022303B">
            <w:pPr>
              <w:rPr>
                <w:rFonts w:eastAsia="Times New Roman" w:cs="Times New Roman"/>
              </w:rPr>
            </w:pPr>
            <w:r>
              <w:rPr>
                <w:rFonts w:eastAsia="Times New Roman" w:cs="Times New Roman"/>
              </w:rPr>
              <w:t>-</w:t>
            </w:r>
            <w:r w:rsidR="004953C2">
              <w:rPr>
                <w:rFonts w:eastAsia="Times New Roman" w:cs="Times New Roman"/>
              </w:rPr>
              <w:t>MK-0489</w:t>
            </w:r>
          </w:p>
          <w:p w14:paraId="57726FE3" w14:textId="7D8C43BF" w:rsidR="004953C2" w:rsidRDefault="007D3029" w:rsidP="0022303B">
            <w:pPr>
              <w:rPr>
                <w:rFonts w:eastAsia="Times New Roman" w:cs="Times New Roman"/>
              </w:rPr>
            </w:pPr>
            <w:r>
              <w:rPr>
                <w:rFonts w:eastAsia="Times New Roman" w:cs="Times New Roman"/>
              </w:rPr>
              <w:t>-</w:t>
            </w:r>
            <w:r w:rsidR="004953C2">
              <w:rPr>
                <w:rFonts w:eastAsia="Times New Roman" w:cs="Times New Roman"/>
              </w:rPr>
              <w:t>MK-0493</w:t>
            </w:r>
          </w:p>
          <w:p w14:paraId="0FA0FADB" w14:textId="090FEE5A" w:rsidR="004953C2" w:rsidRDefault="007D3029" w:rsidP="0022303B">
            <w:pPr>
              <w:rPr>
                <w:rFonts w:eastAsia="Times New Roman" w:cs="Times New Roman"/>
              </w:rPr>
            </w:pPr>
            <w:r>
              <w:rPr>
                <w:rFonts w:eastAsia="Times New Roman" w:cs="Times New Roman"/>
              </w:rPr>
              <w:t>-</w:t>
            </w:r>
            <w:r w:rsidR="004953C2">
              <w:rPr>
                <w:rFonts w:eastAsia="Times New Roman" w:cs="Times New Roman"/>
              </w:rPr>
              <w:t>urea-based piperazine</w:t>
            </w:r>
          </w:p>
          <w:p w14:paraId="10F61392" w14:textId="43379ED4" w:rsidR="004953C2" w:rsidRDefault="007D3029" w:rsidP="0022303B">
            <w:pPr>
              <w:rPr>
                <w:rFonts w:eastAsia="Times New Roman" w:cs="Times New Roman"/>
              </w:rPr>
            </w:pPr>
            <w:r>
              <w:rPr>
                <w:rFonts w:eastAsia="Times New Roman" w:cs="Times New Roman"/>
              </w:rPr>
              <w:t>-</w:t>
            </w:r>
            <w:r w:rsidR="004953C2">
              <w:rPr>
                <w:rFonts w:eastAsia="Times New Roman" w:cs="Times New Roman"/>
              </w:rPr>
              <w:t>Ro27-3225</w:t>
            </w:r>
          </w:p>
          <w:p w14:paraId="2D239899" w14:textId="47D50454" w:rsidR="004953C2" w:rsidRDefault="007D3029" w:rsidP="0022303B">
            <w:pPr>
              <w:rPr>
                <w:rFonts w:eastAsia="Times New Roman" w:cs="Times New Roman"/>
              </w:rPr>
            </w:pPr>
            <w:r>
              <w:rPr>
                <w:rFonts w:eastAsia="Times New Roman" w:cs="Times New Roman"/>
              </w:rPr>
              <w:t>-</w:t>
            </w:r>
            <w:r w:rsidR="004953C2">
              <w:rPr>
                <w:rFonts w:eastAsia="Times New Roman" w:cs="Times New Roman"/>
              </w:rPr>
              <w:t>Cyclophanes</w:t>
            </w:r>
          </w:p>
          <w:p w14:paraId="3D2670C6" w14:textId="1CDF962E" w:rsidR="004953C2" w:rsidRDefault="004953C2" w:rsidP="0022303B">
            <w:pPr>
              <w:rPr>
                <w:rFonts w:eastAsia="Times New Roman" w:cs="Times New Roman"/>
              </w:rPr>
            </w:pPr>
            <w:r>
              <w:rPr>
                <w:rFonts w:eastAsia="Times New Roman" w:cs="Times New Roman"/>
              </w:rPr>
              <w:lastRenderedPageBreak/>
              <w:t xml:space="preserve"> </w:t>
            </w:r>
            <w:r w:rsidR="007D3029">
              <w:rPr>
                <w:rFonts w:eastAsia="Times New Roman" w:cs="Times New Roman"/>
              </w:rPr>
              <w:t>-</w:t>
            </w:r>
            <w:r w:rsidR="00C542B6">
              <w:rPr>
                <w:rFonts w:eastAsia="Times New Roman" w:cs="Times New Roman"/>
              </w:rPr>
              <w:t>ACTH(1-13) (</w:t>
            </w:r>
            <w:r w:rsidR="00C542B6">
              <w:rPr>
                <w:rFonts w:eastAsia="Times New Roman" w:cs="Times New Roman"/>
              </w:rPr>
              <w:sym w:font="Symbol" w:char="F061"/>
            </w:r>
            <w:r w:rsidR="00C542B6">
              <w:rPr>
                <w:rFonts w:eastAsia="Times New Roman" w:cs="Times New Roman"/>
              </w:rPr>
              <w:t xml:space="preserve"> MSH)</w:t>
            </w:r>
          </w:p>
          <w:p w14:paraId="3C96C4B5" w14:textId="3922C602" w:rsidR="004953C2" w:rsidRDefault="004953C2" w:rsidP="0022303B">
            <w:pPr>
              <w:rPr>
                <w:rFonts w:eastAsia="Times New Roman" w:cs="Times New Roman"/>
              </w:rPr>
            </w:pPr>
            <w:r>
              <w:rPr>
                <w:rFonts w:eastAsia="Times New Roman" w:cs="Times New Roman"/>
              </w:rPr>
              <w:t xml:space="preserve"> </w:t>
            </w:r>
            <w:r w:rsidR="00C542B6">
              <w:rPr>
                <w:rFonts w:eastAsia="Times New Roman" w:cs="Times New Roman"/>
              </w:rPr>
              <w:t>-</w:t>
            </w:r>
            <w:r>
              <w:rPr>
                <w:rFonts w:eastAsia="Times New Roman" w:cs="Times New Roman"/>
              </w:rPr>
              <w:t>compound 1</w:t>
            </w:r>
          </w:p>
          <w:p w14:paraId="45E7B520" w14:textId="77777777" w:rsidR="00FC6C76" w:rsidRDefault="004953C2" w:rsidP="0022303B">
            <w:pPr>
              <w:rPr>
                <w:rFonts w:eastAsia="Times New Roman" w:cs="Times New Roman"/>
              </w:rPr>
            </w:pPr>
            <w:r>
              <w:rPr>
                <w:rFonts w:eastAsia="Times New Roman" w:cs="Times New Roman"/>
              </w:rPr>
              <w:t xml:space="preserve"> </w:t>
            </w:r>
            <w:r w:rsidR="007D3029">
              <w:rPr>
                <w:rFonts w:eastAsia="Times New Roman" w:cs="Times New Roman"/>
              </w:rPr>
              <w:t>-</w:t>
            </w:r>
            <w:r>
              <w:rPr>
                <w:rFonts w:eastAsia="Times New Roman" w:cs="Times New Roman"/>
              </w:rPr>
              <w:t>pyrrolidine diastereoisomer</w:t>
            </w:r>
          </w:p>
          <w:p w14:paraId="0C40842B" w14:textId="77777777" w:rsidR="00FC6C76" w:rsidRDefault="00FC6C76" w:rsidP="0022303B">
            <w:pPr>
              <w:rPr>
                <w:rFonts w:eastAsia="Times New Roman" w:cs="Times New Roman"/>
              </w:rPr>
            </w:pPr>
          </w:p>
          <w:p w14:paraId="1F2D70D4" w14:textId="651C5D9F" w:rsidR="004953C2" w:rsidRDefault="00A13EB3" w:rsidP="0022303B">
            <w:pPr>
              <w:rPr>
                <w:rFonts w:eastAsia="Times New Roman" w:cs="Times New Roman"/>
              </w:rPr>
            </w:pPr>
            <w:r>
              <w:rPr>
                <w:rFonts w:eastAsia="Times New Roman" w:cs="Times New Roman"/>
              </w:rPr>
              <w:t xml:space="preserve"> </w:t>
            </w:r>
            <w:r w:rsidR="007D3029">
              <w:rPr>
                <w:rFonts w:eastAsia="Times New Roman" w:cs="Times New Roman"/>
              </w:rPr>
              <w:t>-</w:t>
            </w:r>
            <w:r>
              <w:rPr>
                <w:rFonts w:eastAsia="Times New Roman" w:cs="Times New Roman"/>
              </w:rPr>
              <w:t xml:space="preserve">BIMs </w:t>
            </w:r>
            <w:r w:rsidR="007D3029">
              <w:rPr>
                <w:rFonts w:eastAsia="Times New Roman" w:cs="Times New Roman"/>
              </w:rPr>
              <w:t xml:space="preserve">(BIM-22493 and BIM-22511) </w:t>
            </w:r>
          </w:p>
          <w:p w14:paraId="164937CE" w14:textId="5CAB7EE8" w:rsidR="00A13EB3" w:rsidRDefault="007D3029" w:rsidP="0022303B">
            <w:pPr>
              <w:rPr>
                <w:rFonts w:eastAsia="Times New Roman" w:cs="Times New Roman"/>
              </w:rPr>
            </w:pPr>
            <w:r>
              <w:rPr>
                <w:rFonts w:eastAsia="Times New Roman" w:cs="Times New Roman"/>
              </w:rPr>
              <w:t>-</w:t>
            </w:r>
            <w:r w:rsidR="00A13EB3">
              <w:rPr>
                <w:rFonts w:eastAsia="Times New Roman" w:cs="Times New Roman"/>
              </w:rPr>
              <w:t>β-MSH analogues</w:t>
            </w:r>
          </w:p>
          <w:p w14:paraId="7688829A" w14:textId="052DA469" w:rsidR="00A13EB3" w:rsidRDefault="00A13EB3" w:rsidP="0022303B">
            <w:r>
              <w:fldChar w:fldCharType="begin">
                <w:fldData xml:space="preserve">PEVuZE5vdGU+PENpdGU+PEF1dGhvcj5GYW5pPC9BdXRob3I+PFllYXI+MjAxNDwvWWVhcj48UmVj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</w:fldData>
              </w:fldChar>
            </w:r>
            <w:r w:rsidR="00EA38A2">
              <w:instrText xml:space="preserve"> ADDIN EN.CITE </w:instrText>
            </w:r>
            <w:r w:rsidR="00EA38A2">
              <w:fldChar w:fldCharType="begin">
                <w:fldData xml:space="preserve">PEVuZE5vdGU+PENpdGU+PEF1dGhvcj5GYW5pPC9BdXRob3I+PFllYXI+MjAxNDwvWWVhcj48UmVj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</w:fldData>
              </w:fldChar>
            </w:r>
            <w:r w:rsidR="00EA38A2">
              <w:instrText xml:space="preserve"> ADDIN EN.CITE.DATA  </w:instrText>
            </w:r>
            <w:r w:rsidR="00EA38A2">
              <w:fldChar w:fldCharType="end"/>
            </w:r>
            <w:r>
              <w:fldChar w:fldCharType="separate"/>
            </w:r>
            <w:r w:rsidR="00EA38A2" w:rsidRPr="00EA38A2">
              <w:rPr>
                <w:noProof/>
                <w:vertAlign w:val="superscript"/>
              </w:rPr>
              <w:t>20</w:t>
            </w:r>
            <w:r>
              <w:fldChar w:fldCharType="end"/>
            </w:r>
          </w:p>
          <w:p w14:paraId="6E0737AB" w14:textId="77777777" w:rsidR="00A13EB3" w:rsidRDefault="00A13EB3" w:rsidP="0022303B"/>
          <w:p w14:paraId="2AEA0E0F" w14:textId="7FCFE233" w:rsidR="00A13EB3" w:rsidRDefault="00A13EB3" w:rsidP="0022303B"/>
        </w:tc>
        <w:tc>
          <w:tcPr>
            <w:tcW w:w="2300" w:type="dxa"/>
          </w:tcPr>
          <w:p w14:paraId="76BB6DE1" w14:textId="261DDE4F" w:rsidR="00A13EB3" w:rsidRDefault="00FC6C76" w:rsidP="0022303B">
            <w:r>
              <w:lastRenderedPageBreak/>
              <w:t>-</w:t>
            </w:r>
            <w:r w:rsidR="007D3029">
              <w:t>Rat</w:t>
            </w:r>
          </w:p>
          <w:p w14:paraId="4BC8BD3E" w14:textId="62E64BAC" w:rsidR="00197FC7" w:rsidRDefault="00FC6C76" w:rsidP="0022303B">
            <w:r>
              <w:t>-</w:t>
            </w:r>
            <w:r w:rsidR="004953C2">
              <w:t>Rat</w:t>
            </w:r>
          </w:p>
          <w:p w14:paraId="75665AA4" w14:textId="37F1F08F" w:rsidR="00197FC7" w:rsidRDefault="00FC6C76" w:rsidP="0022303B">
            <w:r>
              <w:t>-</w:t>
            </w:r>
            <w:r w:rsidR="00197FC7">
              <w:t>Mice</w:t>
            </w:r>
          </w:p>
          <w:p w14:paraId="6A1CD8E0" w14:textId="57A66714" w:rsidR="00197FC7" w:rsidRDefault="00FC6C76" w:rsidP="0022303B">
            <w:r>
              <w:t>-</w:t>
            </w:r>
            <w:r w:rsidR="00197FC7">
              <w:t>Human</w:t>
            </w:r>
          </w:p>
          <w:p w14:paraId="756893EE" w14:textId="25CD4EE5" w:rsidR="00AC5187" w:rsidRDefault="00FC6C76" w:rsidP="0022303B">
            <w:r>
              <w:t>-</w:t>
            </w:r>
            <w:r w:rsidR="00AC5187">
              <w:t>Rat</w:t>
            </w:r>
          </w:p>
          <w:p w14:paraId="76732501" w14:textId="50587EDB" w:rsidR="00AC5187" w:rsidRDefault="00FC6C76" w:rsidP="0022303B">
            <w:r>
              <w:t>-</w:t>
            </w:r>
            <w:r w:rsidR="00AC5187">
              <w:t>Rat</w:t>
            </w:r>
          </w:p>
          <w:p w14:paraId="7D35AACD" w14:textId="6E078553" w:rsidR="00C542B6" w:rsidRDefault="00FC6C76" w:rsidP="0022303B">
            <w:r>
              <w:t>-</w:t>
            </w:r>
            <w:r w:rsidR="00C542B6">
              <w:t>Rat</w:t>
            </w:r>
          </w:p>
          <w:p w14:paraId="2E874978" w14:textId="3192C554" w:rsidR="00C542B6" w:rsidRDefault="00FC6C76" w:rsidP="0022303B">
            <w:r>
              <w:lastRenderedPageBreak/>
              <w:t>-</w:t>
            </w:r>
            <w:r w:rsidR="00C542B6">
              <w:t>Rat</w:t>
            </w:r>
          </w:p>
          <w:p w14:paraId="24316E75" w14:textId="66A8EAE0" w:rsidR="00FC6C76" w:rsidRDefault="00FC6C76" w:rsidP="0022303B">
            <w:r>
              <w:t>-Mice</w:t>
            </w:r>
          </w:p>
          <w:p w14:paraId="020390D7" w14:textId="79477886" w:rsidR="00FC6C76" w:rsidRPr="00FC6C76" w:rsidRDefault="00FC6C76" w:rsidP="0022303B">
            <w:pPr>
              <w:rPr>
                <w:rFonts w:eastAsia="Times New Roman" w:cs="Times New Roman"/>
                <w:sz w:val="16"/>
                <w:szCs w:val="16"/>
              </w:rPr>
            </w:pPr>
            <w:r>
              <w:rPr>
                <w:rFonts w:eastAsia="Times New Roman" w:cs="Times New Roman"/>
                <w:sz w:val="22"/>
                <w:szCs w:val="22"/>
              </w:rPr>
              <w:t>-</w:t>
            </w:r>
            <w:r w:rsidRPr="00FC6C76">
              <w:rPr>
                <w:rFonts w:eastAsia="Times New Roman" w:cs="Times New Roman"/>
                <w:sz w:val="16"/>
                <w:szCs w:val="16"/>
              </w:rPr>
              <w:t>HEK293 cells expressing</w:t>
            </w:r>
          </w:p>
          <w:p w14:paraId="5DD83D3A" w14:textId="77777777" w:rsidR="00FC6C76" w:rsidRPr="00FC6C76" w:rsidRDefault="00FC6C76" w:rsidP="0022303B">
            <w:pPr>
              <w:rPr>
                <w:rFonts w:eastAsia="Times New Roman" w:cs="Times New Roman"/>
                <w:sz w:val="22"/>
                <w:szCs w:val="22"/>
              </w:rPr>
            </w:pPr>
            <w:r w:rsidRPr="00FC6C76">
              <w:rPr>
                <w:rFonts w:eastAsia="Times New Roman" w:cs="Times New Roman"/>
                <w:sz w:val="16"/>
                <w:szCs w:val="16"/>
              </w:rPr>
              <w:t>MC4R</w:t>
            </w:r>
          </w:p>
          <w:p w14:paraId="1D7DEDB9" w14:textId="41DE2AD6" w:rsidR="00FC6C76" w:rsidRPr="00A4731B" w:rsidRDefault="00A4731B" w:rsidP="0022303B">
            <w:pPr>
              <w:rPr>
                <w:rFonts w:eastAsia="Times New Roman" w:cs="Times New Roman"/>
                <w:sz w:val="16"/>
                <w:szCs w:val="16"/>
              </w:rPr>
            </w:pPr>
            <w:r>
              <w:rPr>
                <w:rFonts w:eastAsia="Times New Roman" w:cs="Times New Roman"/>
                <w:sz w:val="16"/>
                <w:szCs w:val="16"/>
              </w:rPr>
              <w:t xml:space="preserve">- </w:t>
            </w:r>
            <w:r w:rsidRPr="00A4731B">
              <w:rPr>
                <w:rFonts w:eastAsia="Times New Roman" w:cs="Times New Roman"/>
                <w:sz w:val="16"/>
                <w:szCs w:val="16"/>
              </w:rPr>
              <w:t>CHO-K1 cells transfected with MCR</w:t>
            </w:r>
          </w:p>
          <w:p w14:paraId="4E7AFC77" w14:textId="0BD579D5" w:rsidR="00A4731B" w:rsidRDefault="00A4731B" w:rsidP="0022303B">
            <w:r>
              <w:t>-</w:t>
            </w:r>
            <w:r w:rsidR="0087061A">
              <w:t>Rat</w:t>
            </w:r>
          </w:p>
        </w:tc>
        <w:tc>
          <w:tcPr>
            <w:tcW w:w="2268" w:type="dxa"/>
          </w:tcPr>
          <w:p w14:paraId="702A17E8" w14:textId="10CAC883" w:rsidR="00A13EB3" w:rsidRDefault="00A13EB3" w:rsidP="0022303B">
            <w:r>
              <w:lastRenderedPageBreak/>
              <w:t>MC4R agonist</w:t>
            </w:r>
          </w:p>
        </w:tc>
        <w:tc>
          <w:tcPr>
            <w:tcW w:w="2664" w:type="dxa"/>
          </w:tcPr>
          <w:p w14:paraId="19E423E8" w14:textId="5DE23970" w:rsidR="00A13EB3" w:rsidRDefault="00BA3460" w:rsidP="0022303B">
            <w:r>
              <w:t>ø</w:t>
            </w:r>
          </w:p>
        </w:tc>
      </w:tr>
      <w:tr w:rsidR="00A4731B" w14:paraId="3C246180" w14:textId="77777777" w:rsidTr="0022303B">
        <w:trPr>
          <w:trHeight w:val="29"/>
        </w:trPr>
        <w:tc>
          <w:tcPr>
            <w:tcW w:w="2940" w:type="dxa"/>
          </w:tcPr>
          <w:p w14:paraId="729208C4" w14:textId="3776F14A" w:rsidR="00A13EB3" w:rsidRDefault="00A13EB3" w:rsidP="0022303B">
            <w:r>
              <w:lastRenderedPageBreak/>
              <w:t xml:space="preserve">Corticostation or defensin </w:t>
            </w:r>
            <w:r>
              <w:sym w:font="Symbol" w:char="F061"/>
            </w:r>
            <w:r>
              <w:t xml:space="preserve"> 4</w:t>
            </w:r>
            <w:r>
              <w:fldChar w:fldCharType="begin"/>
            </w:r>
            <w:r w:rsidR="00EA38A2">
              <w:instrText xml:space="preserve"> ADDIN EN.CITE &lt;EndNote&gt;&lt;Cite&gt;&lt;Author&gt;Zhu&lt;/Author&gt;&lt;Year&gt;1988&lt;/Year&gt;&lt;RecNum&gt;237&lt;/RecNum&gt;&lt;DisplayText&gt;&lt;style face="superscript"&gt;21&lt;/style&gt;&lt;/DisplayText&gt;&lt;record&gt;&lt;rec-number&gt;237&lt;/rec-number&gt;&lt;foreign-keys&gt;&lt;key app="EN" db-id="tdp9fzzejvs5wdeepv95ssxdsa59ataax0zt" timestamp="1482804902"&gt;237&lt;/key&gt;&lt;/foreign-keys&gt;&lt;ref-type name="Journal Article"&gt;17&lt;/ref-type&gt;&lt;contributors&gt;&lt;authors&gt;&lt;author&gt;Zhu, Q. Z.&lt;/author&gt;&lt;author&gt;Hu, J.&lt;/author&gt;&lt;author&gt;Mulay, S.&lt;/author&gt;&lt;author&gt;Esch, F.&lt;/author&gt;&lt;author&gt;Shimasaki, S.&lt;/author&gt;&lt;author&gt;Solomon, S.&lt;/author&gt;&lt;/authors&gt;&lt;/contributors&gt;&lt;auth-address&gt;Royal Victoria Hospital, Department of Medicine, McGill University, Montreal, Quebec, Canada.&lt;/auth-address&gt;&lt;titles&gt;&lt;title&gt;Isolation and structure of corticostatin peptides from rabbit fetal and adult lung&lt;/title&gt;&lt;secondary-title&gt;Proc Natl Acad Sci U S A&lt;/secondary-title&gt;&lt;/titles&gt;&lt;periodical&gt;&lt;full-title&gt;Proc Natl Acad Sci U S A&lt;/full-title&gt;&lt;/periodical&gt;&lt;pages&gt;592-6&lt;/pages&gt;&lt;volume&gt;85&lt;/volume&gt;&lt;number&gt;2&lt;/number&gt;&lt;keywords&gt;&lt;keyword&gt;Adrenal Glands/drug effects/metabolism&lt;/keyword&gt;&lt;keyword&gt;Adrenocorticotropic Hormone/pharmacology&lt;/keyword&gt;&lt;keyword&gt;Aldosterone/biosynthesis&lt;/keyword&gt;&lt;keyword&gt;Amino Acid Sequence&lt;/keyword&gt;&lt;keyword&gt;Amino Acids/analysis&lt;/keyword&gt;&lt;keyword&gt;Animals&lt;/keyword&gt;&lt;keyword&gt;Corticosterone/biosynthesis&lt;/keyword&gt;&lt;keyword&gt;Fetus&lt;/keyword&gt;&lt;keyword&gt;Lung/*analysis&lt;/keyword&gt;&lt;keyword&gt;Molecular Sequence Data&lt;/keyword&gt;&lt;keyword&gt;Peptides/*isolation &amp;amp; purification/pharmacology&lt;/keyword&gt;&lt;keyword&gt;Rabbits&lt;/keyword&gt;&lt;keyword&gt;Rats&lt;/keyword&gt;&lt;/keywords&gt;&lt;dates&gt;&lt;year&gt;1988&lt;/year&gt;&lt;pub-dates&gt;&lt;date&gt;Jan&lt;/date&gt;&lt;/pub-dates&gt;&lt;/dates&gt;&lt;isbn&gt;0027-8424 (Print)&amp;#xD;0027-8424 (Linking)&lt;/isbn&gt;&lt;accession-num&gt;2829194&lt;/accession-num&gt;&lt;urls&gt;&lt;related-urls&gt;&lt;url&gt;http://www.ncbi.nlm.nih.gov/pubmed/2829194&lt;/url&gt;&lt;/related-urls&gt;&lt;/urls&gt;&lt;custom2&gt;PMC279597&lt;/custom2&gt;&lt;/record&gt;&lt;/Cite&gt;&lt;/EndNote&gt;</w:instrText>
            </w:r>
            <w:r>
              <w:fldChar w:fldCharType="separate"/>
            </w:r>
            <w:r w:rsidR="00EA38A2" w:rsidRPr="00EA38A2">
              <w:rPr>
                <w:noProof/>
                <w:vertAlign w:val="superscript"/>
              </w:rPr>
              <w:t>21</w:t>
            </w:r>
            <w:r>
              <w:fldChar w:fldCharType="end"/>
            </w:r>
          </w:p>
        </w:tc>
        <w:tc>
          <w:tcPr>
            <w:tcW w:w="2300" w:type="dxa"/>
          </w:tcPr>
          <w:p w14:paraId="73B67D18" w14:textId="262ECDF7" w:rsidR="00A13EB3" w:rsidRDefault="0035716A" w:rsidP="0022303B">
            <w:r>
              <w:t>Rat (isoleted from rabbit lung but tested on rat)</w:t>
            </w:r>
          </w:p>
        </w:tc>
        <w:tc>
          <w:tcPr>
            <w:tcW w:w="2268" w:type="dxa"/>
          </w:tcPr>
          <w:p w14:paraId="67672A1B" w14:textId="4AC26E01" w:rsidR="00A13EB3" w:rsidRDefault="00BA3460" w:rsidP="0022303B">
            <w:r>
              <w:t>ø</w:t>
            </w:r>
          </w:p>
        </w:tc>
        <w:tc>
          <w:tcPr>
            <w:tcW w:w="2664" w:type="dxa"/>
          </w:tcPr>
          <w:p w14:paraId="7BC74504" w14:textId="03847BEA" w:rsidR="00A13EB3" w:rsidRDefault="00A13EB3" w:rsidP="0022303B">
            <w:r>
              <w:t>Non specific MC2R antagonsit</w:t>
            </w:r>
          </w:p>
        </w:tc>
      </w:tr>
      <w:tr w:rsidR="00A4731B" w14:paraId="604FF7B1" w14:textId="77777777" w:rsidTr="0022303B">
        <w:trPr>
          <w:trHeight w:val="29"/>
        </w:trPr>
        <w:tc>
          <w:tcPr>
            <w:tcW w:w="2940" w:type="dxa"/>
          </w:tcPr>
          <w:p w14:paraId="5ABD4111" w14:textId="3A23DE01" w:rsidR="00A13EB3" w:rsidRDefault="00A13EB3" w:rsidP="0022303B">
            <w:r>
              <w:t>ACTH (4-10)</w:t>
            </w:r>
            <w:r>
              <w:fldChar w:fldCharType="begin">
                <w:fldData xml:space="preserve">PEVuZE5vdGU+PENpdGU+PEF1dGhvcj5BZGFuPC9BdXRob3I+PFllYXI+MTk5NDwvWWVhcj48UmVj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</w:fldData>
              </w:fldChar>
            </w:r>
            <w:r w:rsidR="00EA38A2">
              <w:instrText xml:space="preserve"> ADDIN EN.CITE  </w:instrText>
            </w:r>
            <w:r w:rsidR="00EA38A2">
              <w:fldChar w:fldCharType="begin">
                <w:fldData xml:space="preserve">PEVuZE5vdGU+PENpdGU+PEF1dGhvcj5BZGFuPC9BdXRob3I+PFllYXI+MTk5NDwvWWVhcj48UmVj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</w:fldData>
              </w:fldChar>
            </w:r>
            <w:r w:rsidR="00EA38A2">
              <w:instrText xml:space="preserve"> ADDIN EN.CITE.DATA  </w:instrText>
            </w:r>
            <w:r w:rsidR="00EA38A2">
              <w:fldChar w:fldCharType="end"/>
            </w:r>
            <w:r>
              <w:fldChar w:fldCharType="separate"/>
            </w:r>
            <w:r w:rsidR="00EA38A2" w:rsidRPr="00EA38A2">
              <w:rPr>
                <w:noProof/>
                <w:vertAlign w:val="superscript"/>
              </w:rPr>
              <w:t>22</w:t>
            </w:r>
            <w:r>
              <w:fldChar w:fldCharType="end"/>
            </w:r>
          </w:p>
        </w:tc>
        <w:tc>
          <w:tcPr>
            <w:tcW w:w="2300" w:type="dxa"/>
          </w:tcPr>
          <w:p w14:paraId="3C2805A0" w14:textId="10BFA601" w:rsidR="00A13EB3" w:rsidRPr="001518C1" w:rsidRDefault="004667E4" w:rsidP="0022303B">
            <w:pPr>
              <w:rPr>
                <w:sz w:val="18"/>
                <w:szCs w:val="18"/>
              </w:rPr>
            </w:pPr>
            <w:r>
              <w:rPr>
                <w:rFonts w:eastAsia="Times New Roman" w:cs="Times New Roman"/>
                <w:sz w:val="18"/>
                <w:szCs w:val="18"/>
              </w:rPr>
              <w:t>HEK cells</w:t>
            </w:r>
            <w:r w:rsidR="001518C1" w:rsidRPr="001518C1">
              <w:rPr>
                <w:rFonts w:eastAsia="Times New Roman" w:cs="Times New Roman"/>
                <w:sz w:val="18"/>
                <w:szCs w:val="18"/>
              </w:rPr>
              <w:t xml:space="preserve"> that expressed either the rat </w:t>
            </w:r>
            <w:r w:rsidR="001518C1" w:rsidRPr="001518C1">
              <w:rPr>
                <w:rStyle w:val="highlight"/>
                <w:rFonts w:eastAsia="Times New Roman" w:cs="Times New Roman"/>
                <w:sz w:val="18"/>
                <w:szCs w:val="18"/>
              </w:rPr>
              <w:t>melanocortin</w:t>
            </w:r>
            <w:r w:rsidR="001518C1" w:rsidRPr="001518C1">
              <w:rPr>
                <w:rFonts w:eastAsia="Times New Roman" w:cs="Times New Roman"/>
                <w:sz w:val="18"/>
                <w:szCs w:val="18"/>
              </w:rPr>
              <w:t xml:space="preserve"> </w:t>
            </w:r>
            <w:r w:rsidR="001518C1" w:rsidRPr="001518C1">
              <w:rPr>
                <w:rStyle w:val="highlight"/>
                <w:rFonts w:eastAsia="Times New Roman" w:cs="Times New Roman"/>
                <w:sz w:val="18"/>
                <w:szCs w:val="18"/>
              </w:rPr>
              <w:t>MC3</w:t>
            </w:r>
            <w:r w:rsidR="001518C1" w:rsidRPr="001518C1">
              <w:rPr>
                <w:rFonts w:eastAsia="Times New Roman" w:cs="Times New Roman"/>
                <w:sz w:val="18"/>
                <w:szCs w:val="18"/>
              </w:rPr>
              <w:t xml:space="preserve"> receptor, the human </w:t>
            </w:r>
            <w:r w:rsidR="001518C1" w:rsidRPr="001518C1">
              <w:rPr>
                <w:rStyle w:val="highlight"/>
                <w:rFonts w:eastAsia="Times New Roman" w:cs="Times New Roman"/>
                <w:sz w:val="18"/>
                <w:szCs w:val="18"/>
              </w:rPr>
              <w:t>melanocortin</w:t>
            </w:r>
            <w:r w:rsidR="001518C1" w:rsidRPr="001518C1">
              <w:rPr>
                <w:rFonts w:eastAsia="Times New Roman" w:cs="Times New Roman"/>
                <w:sz w:val="18"/>
                <w:szCs w:val="18"/>
              </w:rPr>
              <w:t xml:space="preserve"> </w:t>
            </w:r>
            <w:r w:rsidR="001518C1" w:rsidRPr="001518C1">
              <w:rPr>
                <w:rStyle w:val="highlight"/>
                <w:rFonts w:eastAsia="Times New Roman" w:cs="Times New Roman"/>
                <w:sz w:val="18"/>
                <w:szCs w:val="18"/>
              </w:rPr>
              <w:t>MC4</w:t>
            </w:r>
            <w:r w:rsidR="001518C1" w:rsidRPr="001518C1">
              <w:rPr>
                <w:rFonts w:eastAsia="Times New Roman" w:cs="Times New Roman"/>
                <w:sz w:val="18"/>
                <w:szCs w:val="18"/>
              </w:rPr>
              <w:t xml:space="preserve"> receptor or the ovine </w:t>
            </w:r>
            <w:r w:rsidR="001518C1" w:rsidRPr="001518C1">
              <w:rPr>
                <w:rStyle w:val="highlight"/>
                <w:rFonts w:eastAsia="Times New Roman" w:cs="Times New Roman"/>
                <w:sz w:val="18"/>
                <w:szCs w:val="18"/>
              </w:rPr>
              <w:t>melanocortin</w:t>
            </w:r>
            <w:r w:rsidR="001518C1" w:rsidRPr="001518C1">
              <w:rPr>
                <w:rFonts w:eastAsia="Times New Roman" w:cs="Times New Roman"/>
                <w:sz w:val="18"/>
                <w:szCs w:val="18"/>
              </w:rPr>
              <w:t xml:space="preserve"> </w:t>
            </w:r>
            <w:r w:rsidR="001518C1" w:rsidRPr="001518C1">
              <w:rPr>
                <w:rStyle w:val="highlight"/>
                <w:rFonts w:eastAsia="Times New Roman" w:cs="Times New Roman"/>
                <w:sz w:val="18"/>
                <w:szCs w:val="18"/>
              </w:rPr>
              <w:t>MC5</w:t>
            </w:r>
            <w:r w:rsidR="001518C1" w:rsidRPr="001518C1">
              <w:rPr>
                <w:rFonts w:eastAsia="Times New Roman" w:cs="Times New Roman"/>
                <w:sz w:val="18"/>
                <w:szCs w:val="18"/>
              </w:rPr>
              <w:t xml:space="preserve"> receptor</w:t>
            </w:r>
          </w:p>
        </w:tc>
        <w:tc>
          <w:tcPr>
            <w:tcW w:w="2268" w:type="dxa"/>
          </w:tcPr>
          <w:p w14:paraId="297613A7" w14:textId="200300EB" w:rsidR="00A13EB3" w:rsidRDefault="00BA3460" w:rsidP="0022303B">
            <w:r>
              <w:t>ø</w:t>
            </w:r>
          </w:p>
        </w:tc>
        <w:tc>
          <w:tcPr>
            <w:tcW w:w="2664" w:type="dxa"/>
          </w:tcPr>
          <w:p w14:paraId="31DCA56A" w14:textId="5CB678D3" w:rsidR="00A13EB3" w:rsidRDefault="00A13EB3" w:rsidP="0022303B">
            <w:r>
              <w:t>MC3R and MC4R antagonist</w:t>
            </w:r>
          </w:p>
        </w:tc>
      </w:tr>
      <w:tr w:rsidR="00A4731B" w14:paraId="268FD3BB" w14:textId="77777777" w:rsidTr="0022303B">
        <w:trPr>
          <w:trHeight w:val="28"/>
        </w:trPr>
        <w:tc>
          <w:tcPr>
            <w:tcW w:w="2940" w:type="dxa"/>
          </w:tcPr>
          <w:p w14:paraId="76DE2507" w14:textId="398C1870" w:rsidR="00A13EB3" w:rsidRDefault="00A13EB3" w:rsidP="0022303B">
            <w:r>
              <w:t>SEMAX</w:t>
            </w:r>
            <w:r>
              <w:fldChar w:fldCharType="begin"/>
            </w:r>
            <w:r w:rsidR="00EA38A2">
              <w:instrText xml:space="preserve"> ADDIN EN.CITE &lt;EndNote&gt;&lt;Cite&gt;&lt;Author&gt;Ashmarin&lt;/Author&gt;&lt;Year&gt;1995&lt;/Year&gt;&lt;RecNum&gt;248&lt;/RecNum&gt;&lt;DisplayText&gt;&lt;style face="superscript"&gt;23&lt;/style&gt;&lt;/DisplayText&gt;&lt;record&gt;&lt;rec-number&gt;248&lt;/rec-number&gt;&lt;foreign-keys&gt;&lt;key app="EN" db-id="tdp9fzzejvs5wdeepv95ssxdsa59ataax0zt" timestamp="1482871559"&gt;248&lt;/key&gt;&lt;/foreign-keys&gt;&lt;ref-type name="Journal Article"&gt;17&lt;/ref-type&gt;&lt;contributors&gt;&lt;authors&gt;&lt;author&gt;Ashmarin, J. P.; Nezavibatko, V. N.; Levitskaya, N. G.; Koshelev,&lt;/author&gt;&lt;author&gt;V. B.; Kamensky, A. A&lt;/author&gt;&lt;/authors&gt;&lt;/contributors&gt;&lt;titles&gt;&lt;title&gt;Design and investigation of an ACTH (4 –10)&amp;#xD;analogue lacking D-amino acids and hydrophobic residues&lt;/title&gt;&lt;secondary-title&gt;neuroscience&lt;/secondary-title&gt;&lt;/titles&gt;&lt;periodical&gt;&lt;full-title&gt;neuroscience&lt;/full-title&gt;&lt;/periodical&gt;&lt;pages&gt;105–112&lt;/pages&gt;&lt;volume&gt;16&lt;/volume&gt;&lt;dates&gt;&lt;year&gt;1995&lt;/year&gt;&lt;/dates&gt;&lt;urls&gt;&lt;/urls&gt;&lt;/record&gt;&lt;/Cite&gt;&lt;/EndNote&gt;</w:instrText>
            </w:r>
            <w:r>
              <w:fldChar w:fldCharType="separate"/>
            </w:r>
            <w:r w:rsidR="00EA38A2" w:rsidRPr="00EA38A2">
              <w:rPr>
                <w:noProof/>
                <w:vertAlign w:val="superscript"/>
              </w:rPr>
              <w:t>23</w:t>
            </w:r>
            <w:r>
              <w:fldChar w:fldCharType="end"/>
            </w:r>
          </w:p>
        </w:tc>
        <w:tc>
          <w:tcPr>
            <w:tcW w:w="2300" w:type="dxa"/>
          </w:tcPr>
          <w:p w14:paraId="70A28DAB" w14:textId="048B91C0" w:rsidR="00A13EB3" w:rsidRPr="006E3A52" w:rsidRDefault="00A13EB3" w:rsidP="0022303B">
            <w:pPr>
              <w:spacing w:before="100" w:beforeAutospacing="1" w:after="100" w:afterAutospacing="1"/>
              <w:outlineLvl w:val="0"/>
              <w:rPr>
                <w:rFonts w:eastAsia="Times New Roman" w:cs="Times New Roman"/>
                <w:bCs/>
                <w:color w:val="000000" w:themeColor="text1"/>
                <w:kern w:val="36"/>
                <w:sz w:val="20"/>
                <w:szCs w:val="20"/>
              </w:rPr>
            </w:pPr>
          </w:p>
        </w:tc>
        <w:tc>
          <w:tcPr>
            <w:tcW w:w="2268" w:type="dxa"/>
          </w:tcPr>
          <w:p w14:paraId="433F74AE" w14:textId="2E470812" w:rsidR="00A13EB3" w:rsidRDefault="00BA3460" w:rsidP="0022303B">
            <w:r>
              <w:t>ø</w:t>
            </w:r>
          </w:p>
        </w:tc>
        <w:tc>
          <w:tcPr>
            <w:tcW w:w="2664" w:type="dxa"/>
          </w:tcPr>
          <w:p w14:paraId="746C09DB" w14:textId="216BBB7C" w:rsidR="00A13EB3" w:rsidRDefault="00A13EB3" w:rsidP="0022303B">
            <w:r>
              <w:t>MC4R antgonist</w:t>
            </w:r>
          </w:p>
        </w:tc>
      </w:tr>
      <w:tr w:rsidR="00A4731B" w14:paraId="453905E0" w14:textId="77777777" w:rsidTr="0022303B">
        <w:trPr>
          <w:trHeight w:val="21"/>
        </w:trPr>
        <w:tc>
          <w:tcPr>
            <w:tcW w:w="2940" w:type="dxa"/>
          </w:tcPr>
          <w:p w14:paraId="4262D710" w14:textId="5685D826" w:rsidR="00A13EB3" w:rsidRDefault="00A13EB3" w:rsidP="0022303B">
            <w:r>
              <w:t>153N6</w:t>
            </w:r>
            <w:r>
              <w:fldChar w:fldCharType="begin"/>
            </w:r>
            <w:r w:rsidR="00EA38A2">
              <w:instrText xml:space="preserve"> ADDIN EN.CITE &lt;EndNote&gt;&lt;Cite&gt;&lt;Author&gt;Jayawickreme&lt;/Author&gt;&lt;Year&gt;1994&lt;/Year&gt;&lt;RecNum&gt;249&lt;/RecNum&gt;&lt;DisplayText&gt;&lt;style face="superscript"&gt;24&lt;/style&gt;&lt;/DisplayText&gt;&lt;record&gt;&lt;rec-number&gt;249&lt;/rec-number&gt;&lt;foreign-keys&gt;&lt;key app="EN" db-id="tdp9fzzejvs5wdeepv95ssxdsa59ataax0zt" timestamp="1482871715"&gt;249&lt;/key&gt;&lt;/foreign-keys&gt;&lt;ref-type name="Journal Article"&gt;17&lt;/ref-type&gt;&lt;contributors&gt;&lt;authors&gt;&lt;author&gt;Jayawickreme, C. K.&lt;/author&gt;&lt;author&gt;Quillan, J. M.&lt;/author&gt;&lt;author&gt;Graminski, G. F.&lt;/author&gt;&lt;author&gt;Lerner, M. R.&lt;/author&gt;&lt;/authors&gt;&lt;/contributors&gt;&lt;auth-address&gt;Department of Internal Medicine, Boyer Center for Molecular Medicine, Yale University School of Medicine, New Haven, Connecticut 06536-0812.&lt;/auth-address&gt;&lt;titles&gt;&lt;title&gt;Discovery and structure-function analysis of alpha-melanocyte-stimulating hormone antagonists&lt;/title&gt;&lt;secondary-title&gt;J Biol Chem&lt;/secondary-title&gt;&lt;/titles&gt;&lt;periodical&gt;&lt;full-title&gt;J Biol Chem&lt;/full-title&gt;&lt;/periodical&gt;&lt;pages&gt;29846-54&lt;/pages&gt;&lt;volume&gt;269&lt;/volume&gt;&lt;number&gt;47&lt;/number&gt;&lt;keywords&gt;&lt;keyword&gt;Amino Acid Sequence&lt;/keyword&gt;&lt;keyword&gt;Animals&lt;/keyword&gt;&lt;keyword&gt;Cells, Cultured&lt;/keyword&gt;&lt;keyword&gt;Molecular Sequence Data&lt;/keyword&gt;&lt;keyword&gt;Peptides/chemistry/*pharmacology&lt;/keyword&gt;&lt;keyword&gt;Structure-Activity Relationship&lt;/keyword&gt;&lt;keyword&gt;Xenopus laevis&lt;/keyword&gt;&lt;keyword&gt;alpha-MSH/*antagonists &amp;amp; inhibitors&lt;/keyword&gt;&lt;/keywords&gt;&lt;dates&gt;&lt;year&gt;1994&lt;/year&gt;&lt;pub-dates&gt;&lt;date&gt;Nov 25&lt;/date&gt;&lt;/pub-dates&gt;&lt;/dates&gt;&lt;isbn&gt;0021-9258 (Print)&amp;#xD;0021-9258 (Linking)&lt;/isbn&gt;&lt;accession-num&gt;7961978&lt;/accession-num&gt;&lt;urls&gt;&lt;related-urls&gt;&lt;url&gt;http://www.ncbi.nlm.nih.gov/pubmed/7961978&lt;/url&gt;&lt;/related-urls&gt;&lt;/urls&gt;&lt;/record&gt;&lt;/Cite&gt;&lt;/EndNote&gt;</w:instrText>
            </w:r>
            <w:r>
              <w:fldChar w:fldCharType="separate"/>
            </w:r>
            <w:r w:rsidR="00EA38A2" w:rsidRPr="00EA38A2">
              <w:rPr>
                <w:noProof/>
                <w:vertAlign w:val="superscript"/>
              </w:rPr>
              <w:t>24</w:t>
            </w:r>
            <w:r>
              <w:fldChar w:fldCharType="end"/>
            </w:r>
          </w:p>
        </w:tc>
        <w:tc>
          <w:tcPr>
            <w:tcW w:w="2300" w:type="dxa"/>
          </w:tcPr>
          <w:p w14:paraId="55EC15BB" w14:textId="12AFDC0F" w:rsidR="00A13EB3" w:rsidRDefault="0022303B" w:rsidP="0022303B">
            <w:r>
              <w:t xml:space="preserve">Frog </w:t>
            </w:r>
          </w:p>
        </w:tc>
        <w:tc>
          <w:tcPr>
            <w:tcW w:w="2268" w:type="dxa"/>
          </w:tcPr>
          <w:p w14:paraId="64E16B49" w14:textId="760D6610" w:rsidR="00A13EB3" w:rsidRDefault="00BA3460" w:rsidP="0022303B">
            <w:r>
              <w:t>ø</w:t>
            </w:r>
          </w:p>
        </w:tc>
        <w:tc>
          <w:tcPr>
            <w:tcW w:w="2664" w:type="dxa"/>
          </w:tcPr>
          <w:p w14:paraId="36DDADA1" w14:textId="55064519" w:rsidR="00A13EB3" w:rsidRDefault="00A13EB3" w:rsidP="0022303B">
            <w:r>
              <w:t>MC1R antagon</w:t>
            </w:r>
            <w:r w:rsidR="00FE2666">
              <w:t>is</w:t>
            </w:r>
            <w:r>
              <w:t>t but bind to MC3R,MC4R and MC5R with low affinity</w:t>
            </w:r>
          </w:p>
        </w:tc>
      </w:tr>
      <w:tr w:rsidR="00A4731B" w14:paraId="6F21A54E" w14:textId="77777777" w:rsidTr="0022303B">
        <w:trPr>
          <w:trHeight w:val="21"/>
        </w:trPr>
        <w:tc>
          <w:tcPr>
            <w:tcW w:w="2940" w:type="dxa"/>
          </w:tcPr>
          <w:p w14:paraId="37A3461B" w14:textId="293C886E" w:rsidR="00A13EB3" w:rsidRPr="007C6864" w:rsidRDefault="00A13EB3" w:rsidP="0022303B">
            <w:r w:rsidRPr="007C6864">
              <w:rPr>
                <w:rFonts w:cs="Times New Roman"/>
                <w:lang w:val="fr-FR"/>
              </w:rPr>
              <w:t>[D-Trp7,D-Phe10]a-MSH (6 –11)amide</w:t>
            </w:r>
            <w:r w:rsidRPr="007C6864">
              <w:rPr>
                <w:rFonts w:cs="Times New Roman"/>
                <w:lang w:val="fr-FR"/>
              </w:rPr>
              <w:fldChar w:fldCharType="begin"/>
            </w:r>
            <w:r w:rsidR="00EA38A2">
              <w:rPr>
                <w:rFonts w:cs="Times New Roman"/>
                <w:lang w:val="fr-FR"/>
              </w:rPr>
              <w:instrText xml:space="preserve"> ADDIN EN.CITE &lt;EndNote&gt;&lt;Cite&gt;&lt;Author&gt;Tatro&lt;/Author&gt;&lt;Year&gt;1994&lt;/Year&gt;&lt;RecNum&gt;250&lt;/RecNum&gt;&lt;DisplayText&gt;&lt;style face="superscript"&gt;25&lt;/style&gt;&lt;/DisplayText&gt;&lt;record&gt;&lt;rec-number&gt;250&lt;/rec-number&gt;&lt;foreign-keys&gt;&lt;key app="EN" db-id="tdp9fzzejvs5wdeepv95ssxdsa59ataax0zt" timestamp="1482871933"&gt;250&lt;/key&gt;&lt;/foreign-keys&gt;&lt;ref-type name="Journal Article"&gt;17&lt;/ref-type&gt;&lt;contributors&gt;&lt;authors&gt;&lt;author&gt;Tatro, J. B.&lt;/author&gt;&lt;author&gt;Entwistle, M. L.&lt;/author&gt;&lt;/authors&gt;&lt;/contributors&gt;&lt;auth-address&gt;Division of Endocrinology, Diabetes, Metabolism and Molecular Medicine, New England Medical Center, Boston, Massachusetts 02111.&lt;/auth-address&gt;&lt;titles&gt;&lt;title&gt;Identification of a specific mammalian melanocortin receptor antagonist&lt;/title&gt;&lt;secondary-title&gt;Ann N Y Acad Sci&lt;/secondary-title&gt;&lt;/titles&gt;&lt;periodical&gt;&lt;full-title&gt;Ann N Y Acad Sci&lt;/full-title&gt;&lt;/periodical&gt;&lt;pages&gt;315-9&lt;/pages&gt;&lt;volume&gt;739&lt;/volume&gt;&lt;keywords&gt;&lt;keyword&gt;Adenylyl Cyclase Inhibitors&lt;/keyword&gt;&lt;keyword&gt;Adenylyl Cyclases/*metabolism&lt;/keyword&gt;&lt;keyword&gt;Animals&lt;/keyword&gt;&lt;keyword&gt;Cell Line&lt;/keyword&gt;&lt;keyword&gt;Colforsin/pharmacology&lt;/keyword&gt;&lt;keyword&gt;Cyclic AMP/metabolism&lt;/keyword&gt;&lt;keyword&gt;Enzyme Activation/drug effects&lt;/keyword&gt;&lt;keyword&gt;Humans&lt;/keyword&gt;&lt;keyword&gt;Kidney&lt;/keyword&gt;&lt;keyword&gt;Mammals&lt;/keyword&gt;&lt;keyword&gt;Melanoma, Experimental&lt;/keyword&gt;&lt;keyword&gt;Mice&lt;/keyword&gt;&lt;keyword&gt;Rats&lt;/keyword&gt;&lt;keyword&gt;Receptors, Pituitary Hormone/*antagonists &amp;amp; inhibitors/biosynthesis/metabolism&lt;/keyword&gt;&lt;keyword&gt;Recombinant Proteins/antagonists &amp;amp; inhibitors/biosynthesis/metabolism&lt;/keyword&gt;&lt;keyword&gt;Transfection&lt;/keyword&gt;&lt;keyword&gt;Tumor Cells, Cultured&lt;/keyword&gt;&lt;keyword&gt;alpha-MSH/*analogs &amp;amp; derivatives/*antagonists &amp;amp; inhibitors/pharmacology&lt;/keyword&gt;&lt;/keywords&gt;&lt;dates&gt;&lt;year&gt;1994&lt;/year&gt;&lt;pub-dates&gt;&lt;date&gt;Oct 31&lt;/date&gt;&lt;/pub-dates&gt;&lt;/dates&gt;&lt;isbn&gt;0077-8923 (Print)&amp;#xD;0077-8923 (Linking)&lt;/isbn&gt;&lt;accession-num&gt;7832484&lt;/accession-num&gt;&lt;urls&gt;&lt;related-urls&gt;&lt;url&gt;http://www.ncbi.nlm.nih.gov/pubmed/7832484&lt;/url&gt;&lt;/related-urls&gt;&lt;/urls&gt;&lt;/record&gt;&lt;/Cite&gt;&lt;/EndNote&gt;</w:instrText>
            </w:r>
            <w:r w:rsidRPr="007C6864">
              <w:rPr>
                <w:rFonts w:cs="Times New Roman"/>
                <w:lang w:val="fr-FR"/>
              </w:rPr>
              <w:fldChar w:fldCharType="separate"/>
            </w:r>
            <w:r w:rsidR="00EA38A2" w:rsidRPr="00EA38A2">
              <w:rPr>
                <w:rFonts w:cs="Times New Roman"/>
                <w:noProof/>
                <w:vertAlign w:val="superscript"/>
                <w:lang w:val="fr-FR"/>
              </w:rPr>
              <w:t>25</w:t>
            </w:r>
            <w:r w:rsidRPr="007C6864">
              <w:rPr>
                <w:rFonts w:cs="Times New Roman"/>
                <w:lang w:val="fr-FR"/>
              </w:rPr>
              <w:fldChar w:fldCharType="end"/>
            </w:r>
          </w:p>
        </w:tc>
        <w:tc>
          <w:tcPr>
            <w:tcW w:w="2300" w:type="dxa"/>
          </w:tcPr>
          <w:p w14:paraId="7AC971C2" w14:textId="34E2E7A6" w:rsidR="00A13EB3" w:rsidRDefault="003A331F" w:rsidP="0022303B">
            <w:r>
              <w:t>Mouse melanoma cells</w:t>
            </w:r>
            <w:r w:rsidR="001C134C">
              <w:t xml:space="preserve"> (which express the native receptor MC1) and MSH unresponsive human kidney 293 cells transfected with the expression vector pcDNA 1Neo</w:t>
            </w:r>
          </w:p>
        </w:tc>
        <w:tc>
          <w:tcPr>
            <w:tcW w:w="2268" w:type="dxa"/>
          </w:tcPr>
          <w:p w14:paraId="0DC54A96" w14:textId="7B11779C" w:rsidR="00A13EB3" w:rsidRDefault="00BA3460" w:rsidP="0022303B">
            <w:r>
              <w:t>ø</w:t>
            </w:r>
          </w:p>
        </w:tc>
        <w:tc>
          <w:tcPr>
            <w:tcW w:w="2664" w:type="dxa"/>
          </w:tcPr>
          <w:p w14:paraId="64CB089F" w14:textId="3759E0F9" w:rsidR="00A13EB3" w:rsidRDefault="00A13EB3" w:rsidP="0022303B">
            <w:r>
              <w:t>MC3R antagonist</w:t>
            </w:r>
          </w:p>
        </w:tc>
      </w:tr>
      <w:tr w:rsidR="00A4731B" w14:paraId="3564DC95" w14:textId="77777777" w:rsidTr="0022303B">
        <w:trPr>
          <w:trHeight w:val="21"/>
        </w:trPr>
        <w:tc>
          <w:tcPr>
            <w:tcW w:w="2940" w:type="dxa"/>
          </w:tcPr>
          <w:p w14:paraId="78CF9792" w14:textId="0A2BA335" w:rsidR="00A13EB3" w:rsidRPr="0022303B" w:rsidRDefault="00A13EB3" w:rsidP="0022303B">
            <w:r w:rsidRPr="0022303B">
              <w:t>ACTH(1-17)</w:t>
            </w:r>
            <w:r w:rsidRPr="0022303B">
              <w:fldChar w:fldCharType="begin">
                <w:fldData xml:space="preserve">PEVuZE5vdGU+PENpdGU+PEF1dGhvcj5DaGVuPC9BdXRob3I+PFllYXI+MjAwNzwvWWVhcj48UmVj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</w:fldData>
              </w:fldChar>
            </w:r>
            <w:r w:rsidR="0022303B">
              <w:instrText xml:space="preserve"> ADDIN EN.CITE </w:instrText>
            </w:r>
            <w:r w:rsidR="0022303B" w:rsidRPr="0022303B">
              <w:instrText xml:space="preserve"> </w:instrText>
            </w:r>
            <w:r w:rsidR="0022303B">
              <w:fldChar w:fldCharType="begin">
                <w:fldData xml:space="preserve">PEVuZE5vdGU+PENpdGU+PEF1dGhvcj5DaGVuPC9BdXRob3I+PFllYXI+MjAwNzwvWWVhcj48UmVj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</w:fldData>
              </w:fldChar>
            </w:r>
            <w:r w:rsidR="0022303B">
              <w:instrText xml:space="preserve"> ADDIN EN.CITE.DATA  </w:instrText>
            </w:r>
            <w:r w:rsidR="0022303B">
              <w:fldChar w:fldCharType="end"/>
            </w:r>
            <w:r w:rsidRPr="0022303B">
              <w:fldChar w:fldCharType="separate"/>
            </w:r>
            <w:r w:rsidR="00EA38A2" w:rsidRPr="0022303B">
              <w:rPr>
                <w:noProof/>
                <w:vertAlign w:val="superscript"/>
              </w:rPr>
              <w:t>26,27</w:t>
            </w:r>
            <w:r w:rsidRPr="0022303B">
              <w:fldChar w:fldCharType="end"/>
            </w:r>
          </w:p>
        </w:tc>
        <w:tc>
          <w:tcPr>
            <w:tcW w:w="2300" w:type="dxa"/>
          </w:tcPr>
          <w:p w14:paraId="7768A7FB" w14:textId="52A811AE" w:rsidR="00B005EF" w:rsidRPr="0022303B" w:rsidRDefault="00B005EF" w:rsidP="0022303B">
            <w:r w:rsidRPr="0022303B">
              <w:rPr>
                <w:rFonts w:eastAsia="Times New Roman" w:cs="Times New Roman"/>
              </w:rPr>
              <w:t xml:space="preserve">OS3 adrenal cell line </w:t>
            </w:r>
            <w:r w:rsidRPr="0022303B">
              <w:rPr>
                <w:rFonts w:eastAsia="Times New Roman" w:cs="Times New Roman"/>
                <w:vertAlign w:val="superscript"/>
              </w:rPr>
              <w:t>26</w:t>
            </w:r>
          </w:p>
          <w:p w14:paraId="0501356F" w14:textId="77777777" w:rsidR="00B005EF" w:rsidRPr="0022303B" w:rsidRDefault="00B005EF" w:rsidP="0022303B"/>
          <w:p w14:paraId="253CA435" w14:textId="000FE245" w:rsidR="00A13EB3" w:rsidRPr="0022303B" w:rsidRDefault="00D61025" w:rsidP="0022303B">
            <w:r w:rsidRPr="0022303B">
              <w:t xml:space="preserve">Hela cell line transfected with </w:t>
            </w:r>
            <w:r w:rsidRPr="0022303B">
              <w:rPr>
                <w:noProof/>
              </w:rPr>
              <w:t xml:space="preserve"> the cloned mouse adrenocorticotropin receptor expressed</w:t>
            </w:r>
          </w:p>
        </w:tc>
        <w:tc>
          <w:tcPr>
            <w:tcW w:w="2268" w:type="dxa"/>
          </w:tcPr>
          <w:p w14:paraId="45BDC3CB" w14:textId="77777777" w:rsidR="0022303B" w:rsidRPr="0022303B" w:rsidRDefault="0022303B" w:rsidP="0022303B">
            <w:r>
              <w:t xml:space="preserve">Agonist (?) </w:t>
            </w:r>
          </w:p>
          <w:p w14:paraId="4EF6AE27" w14:textId="61F07A10" w:rsidR="00A13EB3" w:rsidRPr="0022303B" w:rsidRDefault="0022303B" w:rsidP="0022303B">
            <w:r>
              <w:t xml:space="preserve">But limited activity due to the lack of </w:t>
            </w:r>
            <w:r w:rsidRPr="0022303B">
              <w:t>KKRRP</w:t>
            </w:r>
            <w:r>
              <w:t xml:space="preserve"> sequence </w:t>
            </w:r>
            <w:r>
              <w:fldChar w:fldCharType="begin">
                <w:fldData xml:space="preserve">PEVuZE5vdGU+PENpdGUgRXhjbHVkZVllYXI9IjEiPjxBdXRob3I+S2FwYXM8L0F1dGhvcj48WWVh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gRXhjbHVkZVllYXI9IjEiPjxBdXRob3I+S2FwYXM8L0F1dGhvcj48WWVh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==
</w:fldData>
              </w:fldChar>
            </w:r>
            <w:r>
              <w:instrText xml:space="preserve"> ADDIN EN.CITE.DATA  </w:instrText>
            </w:r>
            <w:r>
              <w:fldChar w:fldCharType="end"/>
            </w:r>
            <w:r>
              <w:fldChar w:fldCharType="separate"/>
            </w:r>
            <w:r w:rsidRPr="0022303B">
              <w:rPr>
                <w:noProof/>
                <w:vertAlign w:val="superscript"/>
              </w:rPr>
              <w:t>27</w:t>
            </w:r>
            <w:r>
              <w:fldChar w:fldCharType="end"/>
            </w:r>
            <w:r>
              <w:t>.</w:t>
            </w:r>
          </w:p>
        </w:tc>
        <w:tc>
          <w:tcPr>
            <w:tcW w:w="2664" w:type="dxa"/>
          </w:tcPr>
          <w:p w14:paraId="68840095" w14:textId="682688FD" w:rsidR="00A13EB3" w:rsidRDefault="00BA3460" w:rsidP="0022303B">
            <w:r>
              <w:t>ø</w:t>
            </w:r>
          </w:p>
        </w:tc>
      </w:tr>
      <w:tr w:rsidR="00A4731B" w14:paraId="0EB6CC64" w14:textId="77777777" w:rsidTr="0022303B">
        <w:trPr>
          <w:trHeight w:val="21"/>
        </w:trPr>
        <w:tc>
          <w:tcPr>
            <w:tcW w:w="2940" w:type="dxa"/>
          </w:tcPr>
          <w:p w14:paraId="796F1625" w14:textId="1C69688F" w:rsidR="00A13EB3" w:rsidRPr="0022303B" w:rsidRDefault="00A13EB3" w:rsidP="0022303B">
            <w:r w:rsidRPr="0022303B">
              <w:t>ACTH (1-16)</w:t>
            </w:r>
            <w:r w:rsidRPr="0022303B">
              <w:fldChar w:fldCharType="begin"/>
            </w:r>
            <w:r w:rsidR="00EA38A2" w:rsidRPr="0022303B">
              <w:instrText xml:space="preserve"> ADDIN EN.CITE &lt;EndNote&gt;&lt;Cite&gt;&lt;Author&gt;Chen&lt;/Author&gt;&lt;Year&gt;2007&lt;/Year&gt;&lt;RecNum&gt;251&lt;/RecNum&gt;&lt;DisplayText&gt;&lt;style face="superscript"&gt;26&lt;/style&gt;&lt;/DisplayText&gt;&lt;record&gt;&lt;rec-number&gt;251&lt;/rec-number&gt;&lt;foreign-keys&gt;&lt;key app="EN" db-id="tdp9fzzejvs5wdeepv95ssxdsa59ataax0zt" timestamp="1482941559"&gt;251&lt;/key&gt;&lt;/foreign-keys&gt;&lt;ref-type name="Journal Article"&gt;17&lt;/ref-type&gt;&lt;contributors&gt;&lt;authors&gt;&lt;author&gt;Chen, M.&lt;/author&gt;&lt;author&gt;Aprahamian, C. J.&lt;/author&gt;&lt;author&gt;Kesterson, R. A.&lt;/author&gt;&lt;author&gt;Harmon, C. M.&lt;/author&gt;&lt;author&gt;Yang, Y.&lt;/author&gt;&lt;/authors&gt;&lt;/contributors&gt;&lt;auth-address&gt;Department of Nutrition, University of Alabama at Birmingham, Birmingham, Alabama 35233, USA.&lt;/auth-address&gt;&lt;titles&gt;&lt;title&gt;Molecular identification of the human melanocortin-2 receptor responsible for ligand binding and signaling&lt;/title&gt;&lt;secondary-title&gt;Biochemistry&lt;/secondary-title&gt;&lt;/titles&gt;&lt;periodical&gt;&lt;full-title&gt;Biochemistry&lt;/full-title&gt;&lt;/periodical&gt;&lt;pages&gt;11389-97&lt;/pages&gt;&lt;volume&gt;46&lt;/volume&gt;&lt;number&gt;40&lt;/number&gt;&lt;keywords&gt;&lt;keyword&gt;Adrenocorticotropic Hormone/*metabolism&lt;/keyword&gt;&lt;keyword&gt;Amino Acid Sequence&lt;/keyword&gt;&lt;keyword&gt;Animals&lt;/keyword&gt;&lt;keyword&gt;Cell Line, Tumor&lt;/keyword&gt;&lt;keyword&gt;Cyclic AMP/metabolism&lt;/keyword&gt;&lt;keyword&gt;Humans&lt;/keyword&gt;&lt;keyword&gt;Models, Biological&lt;/keyword&gt;&lt;keyword&gt;Molecular Sequence Data&lt;/keyword&gt;&lt;keyword&gt;Mutagenesis, Site-Directed&lt;/keyword&gt;&lt;keyword&gt;Mutation&lt;/keyword&gt;&lt;keyword&gt;Protein Binding&lt;/keyword&gt;&lt;keyword&gt;Receptor, Melanocortin, Type 2/chemistry/genetics/*metabolism&lt;/keyword&gt;&lt;keyword&gt;Signal Transduction/genetics/*physiology&lt;/keyword&gt;&lt;keyword&gt;Transfection&lt;/keyword&gt;&lt;/keywords&gt;&lt;dates&gt;&lt;year&gt;2007&lt;/year&gt;&lt;pub-dates&gt;&lt;date&gt;Oct 09&lt;/date&gt;&lt;/pub-dates&gt;&lt;/dates&gt;&lt;isbn&gt;0006-2960 (Print)&amp;#xD;0006-2960 (Linking)&lt;/isbn&gt;&lt;accession-num&gt;17877367&lt;/accession-num&gt;&lt;urls&gt;&lt;related-urls&gt;&lt;url&gt;http://www.ncbi.nlm.nih.gov/pubmed/17877367&lt;/url&gt;&lt;/related-urls&gt;&lt;/urls&gt;&lt;custom2&gt;PMC3216636&lt;/custom2&gt;&lt;electronic-resource-num&gt;10.1021/bi700125e&lt;/electronic-resource-num&gt;&lt;/record&gt;&lt;/Cite&gt;&lt;/EndNote&gt;</w:instrText>
            </w:r>
            <w:r w:rsidRPr="0022303B">
              <w:instrText xml:space="preserve"> </w:instrText>
            </w:r>
            <w:r w:rsidRPr="0022303B">
              <w:fldChar w:fldCharType="separate"/>
            </w:r>
            <w:r w:rsidR="00EA38A2" w:rsidRPr="0022303B">
              <w:rPr>
                <w:noProof/>
                <w:vertAlign w:val="superscript"/>
              </w:rPr>
              <w:t>26</w:t>
            </w:r>
            <w:r w:rsidRPr="0022303B">
              <w:fldChar w:fldCharType="end"/>
            </w:r>
          </w:p>
        </w:tc>
        <w:tc>
          <w:tcPr>
            <w:tcW w:w="2300" w:type="dxa"/>
          </w:tcPr>
          <w:p w14:paraId="62A52D97" w14:textId="0ABFB3FD" w:rsidR="00A13EB3" w:rsidRPr="0022303B" w:rsidRDefault="00B005EF" w:rsidP="0022303B">
            <w:r w:rsidRPr="0022303B">
              <w:rPr>
                <w:rFonts w:eastAsia="Times New Roman" w:cs="Times New Roman"/>
              </w:rPr>
              <w:t>OS3 adrenal cell line</w:t>
            </w:r>
          </w:p>
        </w:tc>
        <w:tc>
          <w:tcPr>
            <w:tcW w:w="2268" w:type="dxa"/>
          </w:tcPr>
          <w:p w14:paraId="0F0F48D9" w14:textId="071075FB" w:rsidR="00A13EB3" w:rsidRPr="0022303B" w:rsidRDefault="0022303B" w:rsidP="0022303B">
            <w:r>
              <w:t xml:space="preserve">Agonist (?) </w:t>
            </w:r>
          </w:p>
          <w:p w14:paraId="35B1775D" w14:textId="6CA866FA" w:rsidR="00A13EB3" w:rsidRPr="0022303B" w:rsidRDefault="0022303B" w:rsidP="0022303B">
            <w:r>
              <w:t xml:space="preserve">But limited activity due to the lack of </w:t>
            </w:r>
            <w:r w:rsidR="00A13EB3" w:rsidRPr="0022303B">
              <w:t>KKRRP</w:t>
            </w:r>
            <w:r>
              <w:t xml:space="preserve"> sequence.</w:t>
            </w:r>
          </w:p>
        </w:tc>
        <w:tc>
          <w:tcPr>
            <w:tcW w:w="2664" w:type="dxa"/>
          </w:tcPr>
          <w:p w14:paraId="743CF03E" w14:textId="296252B7" w:rsidR="00A13EB3" w:rsidRDefault="00BA3460" w:rsidP="0022303B">
            <w:r>
              <w:t>ø</w:t>
            </w:r>
          </w:p>
        </w:tc>
      </w:tr>
      <w:tr w:rsidR="00A4731B" w14:paraId="5003CEE0" w14:textId="77777777" w:rsidTr="0022303B">
        <w:trPr>
          <w:trHeight w:val="21"/>
        </w:trPr>
        <w:tc>
          <w:tcPr>
            <w:tcW w:w="2940" w:type="dxa"/>
          </w:tcPr>
          <w:p w14:paraId="6EF1508F" w14:textId="06BF0FFD" w:rsidR="00A13EB3" w:rsidRPr="007C6864" w:rsidRDefault="00A13EB3" w:rsidP="0022303B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lang w:val="fr-FR"/>
              </w:rPr>
            </w:pPr>
            <w:r w:rsidRPr="007C6864">
              <w:rPr>
                <w:rFonts w:cs="Times New Roman"/>
                <w:lang w:val="fr-FR"/>
              </w:rPr>
              <w:t xml:space="preserve">NDP-MSH ([Nle4, DPhe7]-a-MSH) </w:t>
            </w:r>
          </w:p>
          <w:p w14:paraId="1367045A" w14:textId="0CCD0903" w:rsidR="00A13EB3" w:rsidRPr="007C6864" w:rsidRDefault="00A13EB3" w:rsidP="0022303B">
            <w:r>
              <w:rPr>
                <w:rFonts w:cs="Times New Roman"/>
                <w:lang w:val="fr-FR"/>
              </w:rPr>
              <w:fldChar w:fldCharType="begin"/>
            </w:r>
            <w:r w:rsidR="00EA38A2">
              <w:rPr>
                <w:rFonts w:cs="Times New Roman"/>
                <w:lang w:val="fr-FR"/>
              </w:rPr>
              <w:instrText xml:space="preserve"> ADDIN EN.CITE &lt;EndNote&gt;&lt;Cite&gt;&lt;Author&gt;Chen&lt;/Author&gt;&lt;Year&gt;2006&lt;/Year&gt;&lt;RecNum&gt;252&lt;/RecNum&gt;&lt;DisplayText&gt;&lt;style face="superscript"&gt;28&lt;/style&gt;&lt;/DisplayText&gt;&lt;record&gt;&lt;rec-number&gt;252&lt;/rec-number&gt;&lt;foreign-keys&gt;&lt;key app="EN" db-id="tdp9fzzejvs5wdeepv95ssxdsa59ataax0zt" timestamp="1482942133"&gt;252&lt;/key&gt;&lt;/foreign-keys&gt;&lt;ref-type name="Journal Article"&gt;17&lt;/ref-type&gt;&lt;contributors&gt;&lt;authors&gt;&lt;author&gt;Chen, M.&lt;/author&gt;&lt;author&gt;Georgeson, K. E.&lt;/author&gt;&lt;author&gt;Harmon, C. M.&lt;/author&gt;&lt;author&gt;Haskell-Luevano, C.&lt;/author&gt;&lt;author&gt;Yang, Y.&lt;/author&gt;&lt;/authors&gt;&lt;/contributors&gt;&lt;auth-address&gt;Department of Surgery, University of Alabama at Birmingham, Birmingham, AL 35233, USA.&lt;/auth-address&gt;&lt;titles&gt;&lt;title&gt;Functional characterization of the modified melanocortin peptides responsible for ligand selectivity at the human melanocortin receptors&lt;/title&gt;&lt;secondary-title&gt;Peptides&lt;/secondary-title&gt;&lt;/titles&gt;&lt;periodical&gt;&lt;full-title&gt;Peptides&lt;/full-title&gt;&lt;abbr-1&gt;Peptides&lt;/abbr-1&gt;&lt;/periodical&gt;&lt;pages&gt;2836-45&lt;/pages&gt;&lt;volume&gt;27&lt;/volume&gt;&lt;number&gt;11&lt;/number&gt;&lt;keywords&gt;&lt;keyword&gt;Amino Acid Sequence&lt;/keyword&gt;&lt;keyword&gt;Amino Acid Substitution&lt;/keyword&gt;&lt;keyword&gt;Cell Line&lt;/keyword&gt;&lt;keyword&gt;Cloning, Molecular&lt;/keyword&gt;&lt;keyword&gt;Dose-Response Relationship, Drug&lt;/keyword&gt;&lt;keyword&gt;Humans&lt;/keyword&gt;&lt;keyword&gt;Ligands&lt;/keyword&gt;&lt;keyword&gt;Melanocortins/genetics/*physiology&lt;/keyword&gt;&lt;keyword&gt;Melanocyte-Stimulating Hormones/pharmacology&lt;/keyword&gt;&lt;keyword&gt;Molecular Sequence Data&lt;/keyword&gt;&lt;keyword&gt;Receptor, Melanocortin, Type 1/agonists&lt;/keyword&gt;&lt;keyword&gt;Receptor, Melanocortin, Type 3/agonists&lt;/keyword&gt;&lt;keyword&gt;Receptor, Melanocortin, Type 4/agonists&lt;/keyword&gt;&lt;keyword&gt;Receptors, Melanocortin/*agonists&lt;/keyword&gt;&lt;/keywords&gt;&lt;dates&gt;&lt;year&gt;2006&lt;/year&gt;&lt;pub-dates&gt;&lt;date&gt;Nov&lt;/date&gt;&lt;/pub-dates&gt;&lt;/dates&gt;&lt;isbn&gt;0196-9781 (Print)&amp;#xD;0196-9781 (Linking)&lt;/isbn&gt;&lt;accession-num&gt;16730390&lt;/accession-num&gt;&lt;urls&gt;&lt;related-urls&gt;&lt;url&gt;http://www.ncbi.nlm.nih.gov/pubmed/16730390&lt;/url&gt;&lt;/related-urls&gt;&lt;/urls&gt;&lt;electronic-resource-num&gt;10.1016/j.peptides.2006.04.012&lt;/electronic-resource-num&gt;&lt;/record&gt;&lt;/Cite&gt;&lt;/EndNote&gt;</w:instrText>
            </w:r>
            <w:r>
              <w:rPr>
                <w:rFonts w:cs="Times New Roman"/>
                <w:lang w:val="fr-FR"/>
              </w:rPr>
              <w:fldChar w:fldCharType="separate"/>
            </w:r>
            <w:r w:rsidR="00EA38A2" w:rsidRPr="00EA38A2">
              <w:rPr>
                <w:rFonts w:cs="Times New Roman"/>
                <w:noProof/>
                <w:vertAlign w:val="superscript"/>
                <w:lang w:val="fr-FR"/>
              </w:rPr>
              <w:t>28</w:t>
            </w:r>
            <w:r>
              <w:rPr>
                <w:rFonts w:cs="Times New Roman"/>
                <w:lang w:val="fr-FR"/>
              </w:rPr>
              <w:fldChar w:fldCharType="end"/>
            </w:r>
          </w:p>
        </w:tc>
        <w:tc>
          <w:tcPr>
            <w:tcW w:w="2300" w:type="dxa"/>
          </w:tcPr>
          <w:p w14:paraId="768D1A37" w14:textId="73A5643A" w:rsidR="001E1257" w:rsidRPr="001E1257" w:rsidRDefault="0022303B" w:rsidP="0022303B">
            <w:pPr>
              <w:rPr>
                <w:rFonts w:ascii="Times" w:eastAsia="Times New Roman" w:hAnsi="Times" w:cs="Times New Roman"/>
                <w:sz w:val="20"/>
                <w:szCs w:val="20"/>
              </w:rPr>
            </w:pPr>
            <w:r>
              <w:rPr>
                <w:rFonts w:ascii="Times" w:eastAsia="Times New Roman" w:hAnsi="Times" w:cs="Times New Roman"/>
                <w:sz w:val="20"/>
                <w:szCs w:val="20"/>
              </w:rPr>
              <w:t>Human</w:t>
            </w:r>
          </w:p>
          <w:p w14:paraId="07C96A65" w14:textId="77777777" w:rsidR="00A13EB3" w:rsidRPr="007C6864" w:rsidRDefault="00A13EB3" w:rsidP="0022303B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lang w:val="fr-FR"/>
              </w:rPr>
            </w:pPr>
          </w:p>
        </w:tc>
        <w:tc>
          <w:tcPr>
            <w:tcW w:w="2268" w:type="dxa"/>
          </w:tcPr>
          <w:p w14:paraId="288E76AB" w14:textId="50271E7C" w:rsidR="00A13EB3" w:rsidRPr="00E33317" w:rsidRDefault="00A13EB3" w:rsidP="0022303B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lang w:val="en-CA"/>
              </w:rPr>
            </w:pPr>
            <w:proofErr w:type="gramStart"/>
            <w:r w:rsidRPr="00E33317">
              <w:rPr>
                <w:rFonts w:cs="Times New Roman"/>
                <w:lang w:val="en-CA"/>
              </w:rPr>
              <w:t>non</w:t>
            </w:r>
            <w:proofErr w:type="gramEnd"/>
            <w:r w:rsidRPr="00E33317">
              <w:rPr>
                <w:rFonts w:cs="Times New Roman"/>
                <w:lang w:val="en-CA"/>
              </w:rPr>
              <w:t>-selective</w:t>
            </w:r>
          </w:p>
          <w:p w14:paraId="721EAF68" w14:textId="7BD9FEB5" w:rsidR="00A13EB3" w:rsidRPr="007C6864" w:rsidRDefault="00E33317" w:rsidP="0022303B">
            <w:proofErr w:type="gramStart"/>
            <w:r>
              <w:rPr>
                <w:rFonts w:cs="Times New Roman"/>
                <w:lang w:val="en-CA"/>
              </w:rPr>
              <w:t>agonist</w:t>
            </w:r>
            <w:proofErr w:type="gramEnd"/>
            <w:r w:rsidRPr="00E33317">
              <w:rPr>
                <w:rFonts w:cs="Times New Roman"/>
                <w:lang w:val="en-CA"/>
              </w:rPr>
              <w:t xml:space="preserve"> for</w:t>
            </w:r>
            <w:r w:rsidR="00A13EB3" w:rsidRPr="00E33317">
              <w:rPr>
                <w:rFonts w:cs="Times New Roman"/>
                <w:lang w:val="en-CA"/>
              </w:rPr>
              <w:t xml:space="preserve"> the human MC1, MC3, MC4 and MC5</w:t>
            </w:r>
            <w:r w:rsidR="00A13EB3" w:rsidRPr="007C6864">
              <w:rPr>
                <w:rFonts w:cs="Times New Roman"/>
                <w:lang w:val="fr-FR"/>
              </w:rPr>
              <w:t xml:space="preserve"> </w:t>
            </w:r>
            <w:proofErr w:type="spellStart"/>
            <w:r w:rsidR="00A13EB3" w:rsidRPr="007C6864">
              <w:rPr>
                <w:rFonts w:cs="Times New Roman"/>
                <w:lang w:val="fr-FR"/>
              </w:rPr>
              <w:lastRenderedPageBreak/>
              <w:t>receptors</w:t>
            </w:r>
            <w:proofErr w:type="spellEnd"/>
          </w:p>
        </w:tc>
        <w:tc>
          <w:tcPr>
            <w:tcW w:w="2664" w:type="dxa"/>
          </w:tcPr>
          <w:p w14:paraId="1E3C2A42" w14:textId="317CBDC5" w:rsidR="00A13EB3" w:rsidRDefault="00BA3460" w:rsidP="0022303B">
            <w:r>
              <w:lastRenderedPageBreak/>
              <w:t>ø</w:t>
            </w:r>
          </w:p>
        </w:tc>
      </w:tr>
      <w:tr w:rsidR="00A4731B" w14:paraId="3B8FC9C5" w14:textId="77777777" w:rsidTr="0022303B">
        <w:trPr>
          <w:trHeight w:val="28"/>
        </w:trPr>
        <w:tc>
          <w:tcPr>
            <w:tcW w:w="2940" w:type="dxa"/>
          </w:tcPr>
          <w:p w14:paraId="6AD4FE67" w14:textId="0E6BA306" w:rsidR="00A13EB3" w:rsidRPr="007C6864" w:rsidRDefault="00A13EB3" w:rsidP="0022303B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lang w:val="fr-FR"/>
              </w:rPr>
            </w:pPr>
            <w:proofErr w:type="spellStart"/>
            <w:r w:rsidRPr="007C6864">
              <w:rPr>
                <w:rFonts w:cs="Times New Roman"/>
                <w:lang w:val="fr-FR"/>
              </w:rPr>
              <w:lastRenderedPageBreak/>
              <w:t>Melanotan</w:t>
            </w:r>
            <w:proofErr w:type="spellEnd"/>
            <w:r w:rsidRPr="007C6864">
              <w:rPr>
                <w:rFonts w:cs="Times New Roman"/>
                <w:lang w:val="fr-FR"/>
              </w:rPr>
              <w:t xml:space="preserve"> II (MTII, the</w:t>
            </w:r>
          </w:p>
          <w:p w14:paraId="0830A22E" w14:textId="77777777" w:rsidR="00A13EB3" w:rsidRPr="007C6864" w:rsidRDefault="00A13EB3" w:rsidP="0022303B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lang w:val="fr-FR"/>
              </w:rPr>
            </w:pPr>
            <w:proofErr w:type="spellStart"/>
            <w:r w:rsidRPr="007C6864">
              <w:rPr>
                <w:rFonts w:cs="Times New Roman"/>
                <w:lang w:val="fr-FR"/>
              </w:rPr>
              <w:t>lactam</w:t>
            </w:r>
            <w:proofErr w:type="spellEnd"/>
            <w:r w:rsidRPr="007C6864">
              <w:rPr>
                <w:rFonts w:cs="Times New Roman"/>
                <w:lang w:val="fr-FR"/>
              </w:rPr>
              <w:t xml:space="preserve"> Ac-Nle4 cycle [Asp-His6-DPhe7-Arg8-Trp9-Lys10]-</w:t>
            </w:r>
          </w:p>
          <w:p w14:paraId="4CCA7808" w14:textId="77777777" w:rsidR="00A13EB3" w:rsidRPr="007C6864" w:rsidRDefault="00A13EB3" w:rsidP="0022303B">
            <w:pPr>
              <w:rPr>
                <w:rFonts w:cs="Times New Roman"/>
                <w:lang w:val="fr-FR"/>
              </w:rPr>
            </w:pPr>
            <w:r w:rsidRPr="007C6864">
              <w:rPr>
                <w:rFonts w:cs="Times New Roman"/>
                <w:lang w:val="fr-FR"/>
              </w:rPr>
              <w:t>amide)</w:t>
            </w:r>
          </w:p>
          <w:p w14:paraId="3D243BF8" w14:textId="45B7C288" w:rsidR="00A13EB3" w:rsidRPr="007C6864" w:rsidRDefault="00A13EB3" w:rsidP="0022303B">
            <w:r>
              <w:fldChar w:fldCharType="begin"/>
            </w:r>
            <w:r w:rsidR="00EA38A2">
              <w:instrText xml:space="preserve"> ADDIN EN.CITE &lt;EndNote&gt;&lt;Cite&gt;&lt;Author&gt;Chen&lt;/Author&gt;&lt;Year&gt;2006&lt;/Year&gt;&lt;RecNum&gt;252&lt;/RecNum&gt;&lt;DisplayText&gt;&lt;style face="superscript"&gt;28&lt;/style&gt;&lt;/DisplayText&gt;&lt;record&gt;&lt;rec-number&gt;252&lt;/rec-number&gt;&lt;foreign-keys&gt;&lt;key app="EN" db-id="tdp9fzzejvs5wdeepv95ssxdsa59ataax0zt" timestamp="1482942133"&gt;252&lt;/key&gt;&lt;/foreign-keys&gt;&lt;ref-type name="Journal Article"&gt;17&lt;/ref-type&gt;&lt;contributors&gt;&lt;authors&gt;&lt;author&gt;Chen, M.&lt;/author&gt;&lt;author&gt;Georgeson, K. E.&lt;/author&gt;&lt;author&gt;Harmon, C. M.&lt;/author&gt;&lt;author&gt;Haskell-Luevano, C.&lt;/author&gt;&lt;author&gt;Yang, Y.&lt;/author&gt;&lt;/authors&gt;&lt;/contributors&gt;&lt;auth-address&gt;Department of Surgery, University of Alabama at Birmingham, Birmingham, AL 35233, USA.&lt;/auth-address&gt;&lt;titles&gt;&lt;title&gt;Functional characterization of the modified melanocortin peptides responsible for ligand selectivity at the human melanocortin receptors&lt;/title&gt;&lt;secondary-title&gt;Peptides&lt;/secondary-title&gt;&lt;/titles&gt;&lt;periodical&gt;&lt;full-title&gt;Peptides&lt;/full-title&gt;&lt;abbr-1&gt;Peptides&lt;/abbr-1&gt;&lt;/periodical&gt;&lt;pages&gt;2836-45&lt;/pages&gt;&lt;volume&gt;27&lt;/volume&gt;&lt;number&gt;11&lt;/number&gt;&lt;keywords&gt;&lt;keyword&gt;Amino Acid Sequence&lt;/keyword&gt;&lt;keyword&gt;Amino Acid Substitution&lt;/keyword&gt;&lt;keyword&gt;Cell Line&lt;/keyword&gt;&lt;keyword&gt;Cloning, Molecular&lt;/keyword&gt;&lt;keyword&gt;Dose-Response Relationship, Drug&lt;/keyword&gt;&lt;keyword&gt;Humans&lt;/keyword&gt;&lt;keyword&gt;Ligands&lt;/keyword&gt;&lt;keyword&gt;Melanocortins/genetics/*physiology&lt;/keyword&gt;&lt;keyword&gt;Melanocyte-Stimulating Hormones/pharmacology&lt;/keyword&gt;&lt;keyword&gt;Molecular Sequence Data&lt;/keyword&gt;&lt;keyword&gt;Receptor, Melanocortin, Type 1/agonists&lt;/keyword&gt;&lt;keyword&gt;Receptor, Melanocortin, Type 3/agonists&lt;/keyword&gt;&lt;keyword&gt;Receptor, Melanocortin, Type 4/agonists&lt;/keyword&gt;&lt;keyword&gt;Receptors, Melanocortin/*agonists&lt;/keyword&gt;&lt;/keywords&gt;&lt;dates&gt;&lt;year&gt;2006&lt;/year&gt;&lt;pub-dates&gt;&lt;date&gt;Nov&lt;/date&gt;&lt;/pub-dates&gt;&lt;/dates&gt;&lt;isbn&gt;0196-9781 (Print)&amp;#xD;0196-9781 (Linking)&lt;/isbn&gt;&lt;accession-num&gt;16730390&lt;/accession-num&gt;&lt;urls&gt;&lt;related-urls&gt;&lt;url&gt;http://www.ncbi.nlm.nih.gov/pubmed/16730390&lt;/url&gt;&lt;/related-urls&gt;&lt;/urls&gt;&lt;electronic-resource-num&gt;10.1016/j.peptides.2006.04.012&lt;/electronic-resource-num&gt;&lt;/record&gt;&lt;/Cite&gt;&lt;/EndNote&gt;</w:instrText>
            </w:r>
            <w:r>
              <w:fldChar w:fldCharType="separate"/>
            </w:r>
            <w:r w:rsidR="00EA38A2" w:rsidRPr="00EA38A2">
              <w:rPr>
                <w:noProof/>
                <w:vertAlign w:val="superscript"/>
              </w:rPr>
              <w:t>28</w:t>
            </w:r>
            <w:r>
              <w:fldChar w:fldCharType="end"/>
            </w:r>
          </w:p>
        </w:tc>
        <w:tc>
          <w:tcPr>
            <w:tcW w:w="2300" w:type="dxa"/>
          </w:tcPr>
          <w:p w14:paraId="7E777783" w14:textId="77777777" w:rsidR="001E1257" w:rsidRPr="001E1257" w:rsidRDefault="001E1257" w:rsidP="0022303B">
            <w:pPr>
              <w:rPr>
                <w:rFonts w:ascii="Times" w:eastAsia="Times New Roman" w:hAnsi="Times" w:cs="Times New Roman"/>
                <w:sz w:val="20"/>
                <w:szCs w:val="20"/>
              </w:rPr>
            </w:pPr>
            <w:r w:rsidRPr="001E1257">
              <w:rPr>
                <w:rFonts w:ascii="Times" w:eastAsia="Times New Roman" w:hAnsi="Times" w:cs="Times New Roman"/>
                <w:sz w:val="20"/>
                <w:szCs w:val="20"/>
              </w:rPr>
              <w:t>The coding regions of the genes for the hMCRs wild-type, and</w:t>
            </w:r>
          </w:p>
          <w:p w14:paraId="4830E14A" w14:textId="77777777" w:rsidR="001E1257" w:rsidRPr="001E1257" w:rsidRDefault="001E1257" w:rsidP="0022303B">
            <w:pPr>
              <w:rPr>
                <w:rFonts w:ascii="Times" w:eastAsia="Times New Roman" w:hAnsi="Times" w:cs="Times New Roman"/>
                <w:sz w:val="20"/>
                <w:szCs w:val="20"/>
              </w:rPr>
            </w:pPr>
            <w:r w:rsidRPr="001E1257">
              <w:rPr>
                <w:rFonts w:ascii="Times" w:eastAsia="Times New Roman" w:hAnsi="Times" w:cs="Times New Roman"/>
                <w:sz w:val="20"/>
                <w:szCs w:val="20"/>
              </w:rPr>
              <w:t>mutants were subcloned into the pCDNA3.1. HEK-293 cell line</w:t>
            </w:r>
          </w:p>
          <w:p w14:paraId="163FA1BC" w14:textId="77777777" w:rsidR="001E1257" w:rsidRPr="001E1257" w:rsidRDefault="001E1257" w:rsidP="0022303B">
            <w:pPr>
              <w:rPr>
                <w:rFonts w:ascii="Times" w:eastAsia="Times New Roman" w:hAnsi="Times" w:cs="Times New Roman"/>
                <w:sz w:val="20"/>
                <w:szCs w:val="20"/>
              </w:rPr>
            </w:pPr>
            <w:r w:rsidRPr="001E1257">
              <w:rPr>
                <w:rFonts w:ascii="Times" w:eastAsia="Times New Roman" w:hAnsi="Times" w:cs="Times New Roman"/>
                <w:sz w:val="20"/>
                <w:szCs w:val="20"/>
              </w:rPr>
              <w:t>was purchased from ATCC</w:t>
            </w:r>
          </w:p>
          <w:p w14:paraId="7BE180B9" w14:textId="77777777" w:rsidR="00A13EB3" w:rsidRPr="007C6864" w:rsidRDefault="00A13EB3" w:rsidP="0022303B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lang w:val="fr-FR"/>
              </w:rPr>
            </w:pPr>
          </w:p>
        </w:tc>
        <w:tc>
          <w:tcPr>
            <w:tcW w:w="2268" w:type="dxa"/>
          </w:tcPr>
          <w:p w14:paraId="3BA1BAFB" w14:textId="55035505" w:rsidR="00A13EB3" w:rsidRPr="007C6864" w:rsidRDefault="00A13EB3" w:rsidP="0022303B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lang w:val="fr-FR"/>
              </w:rPr>
            </w:pPr>
            <w:r w:rsidRPr="007C6864">
              <w:rPr>
                <w:rFonts w:cs="Times New Roman"/>
                <w:lang w:val="fr-FR"/>
              </w:rPr>
              <w:t>non-</w:t>
            </w:r>
            <w:proofErr w:type="spellStart"/>
            <w:r w:rsidRPr="007C6864">
              <w:rPr>
                <w:rFonts w:cs="Times New Roman"/>
                <w:lang w:val="fr-FR"/>
              </w:rPr>
              <w:t>selective</w:t>
            </w:r>
            <w:proofErr w:type="spellEnd"/>
          </w:p>
          <w:p w14:paraId="321D75B5" w14:textId="08406410" w:rsidR="00A13EB3" w:rsidRPr="007C6864" w:rsidRDefault="00E33317" w:rsidP="0022303B">
            <w:proofErr w:type="spellStart"/>
            <w:r>
              <w:rPr>
                <w:rFonts w:cs="Times New Roman"/>
                <w:lang w:val="fr-FR"/>
              </w:rPr>
              <w:t>agonist</w:t>
            </w:r>
            <w:proofErr w:type="spellEnd"/>
            <w:r>
              <w:rPr>
                <w:rFonts w:cs="Times New Roman"/>
                <w:lang w:val="fr-FR"/>
              </w:rPr>
              <w:t xml:space="preserve"> for</w:t>
            </w:r>
            <w:r w:rsidR="00A13EB3" w:rsidRPr="007C6864">
              <w:rPr>
                <w:rFonts w:cs="Times New Roman"/>
                <w:lang w:val="fr-FR"/>
              </w:rPr>
              <w:t xml:space="preserve"> the </w:t>
            </w:r>
            <w:proofErr w:type="spellStart"/>
            <w:r w:rsidR="00A13EB3" w:rsidRPr="007C6864">
              <w:rPr>
                <w:rFonts w:cs="Times New Roman"/>
                <w:lang w:val="fr-FR"/>
              </w:rPr>
              <w:t>human</w:t>
            </w:r>
            <w:proofErr w:type="spellEnd"/>
            <w:r w:rsidR="00A13EB3" w:rsidRPr="007C6864">
              <w:rPr>
                <w:rFonts w:cs="Times New Roman"/>
                <w:lang w:val="fr-FR"/>
              </w:rPr>
              <w:t xml:space="preserve"> MC1, MC3, MC4 and MC5 </w:t>
            </w:r>
            <w:proofErr w:type="spellStart"/>
            <w:r w:rsidR="00A13EB3" w:rsidRPr="007C6864">
              <w:rPr>
                <w:rFonts w:cs="Times New Roman"/>
                <w:lang w:val="fr-FR"/>
              </w:rPr>
              <w:t>receptors</w:t>
            </w:r>
            <w:proofErr w:type="spellEnd"/>
          </w:p>
        </w:tc>
        <w:tc>
          <w:tcPr>
            <w:tcW w:w="2664" w:type="dxa"/>
          </w:tcPr>
          <w:p w14:paraId="2F3967B6" w14:textId="1988FFCB" w:rsidR="00A13EB3" w:rsidRDefault="00BA3460" w:rsidP="0022303B">
            <w:r>
              <w:t>ø</w:t>
            </w:r>
          </w:p>
        </w:tc>
      </w:tr>
      <w:tr w:rsidR="00A4731B" w14:paraId="5AD85B12" w14:textId="77777777" w:rsidTr="0022303B">
        <w:trPr>
          <w:trHeight w:val="21"/>
        </w:trPr>
        <w:tc>
          <w:tcPr>
            <w:tcW w:w="2940" w:type="dxa"/>
          </w:tcPr>
          <w:p w14:paraId="505C89CD" w14:textId="182FB9EE" w:rsidR="00A13EB3" w:rsidRPr="007C6864" w:rsidRDefault="00A13EB3" w:rsidP="0022303B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lang w:val="fr-FR"/>
              </w:rPr>
            </w:pPr>
            <w:r>
              <w:rPr>
                <w:rFonts w:cs="Times New Roman"/>
                <w:lang w:val="fr-FR"/>
              </w:rPr>
              <w:t>SHU9119 :</w:t>
            </w:r>
            <w:r w:rsidRPr="007C6864">
              <w:rPr>
                <w:rFonts w:cs="Times New Roman"/>
                <w:lang w:val="fr-FR"/>
              </w:rPr>
              <w:t xml:space="preserve"> Substitution of a </w:t>
            </w:r>
            <w:proofErr w:type="spellStart"/>
            <w:r w:rsidRPr="007C6864">
              <w:rPr>
                <w:rFonts w:cs="Times New Roman"/>
                <w:lang w:val="fr-FR"/>
              </w:rPr>
              <w:t>bulky</w:t>
            </w:r>
            <w:proofErr w:type="spellEnd"/>
            <w:r w:rsidRPr="007C6864">
              <w:rPr>
                <w:rFonts w:cs="Times New Roman"/>
                <w:lang w:val="fr-FR"/>
              </w:rPr>
              <w:t xml:space="preserve"> </w:t>
            </w:r>
            <w:proofErr w:type="spellStart"/>
            <w:r w:rsidRPr="007C6864">
              <w:rPr>
                <w:rFonts w:cs="Times New Roman"/>
                <w:lang w:val="fr-FR"/>
              </w:rPr>
              <w:t>hydrophobic</w:t>
            </w:r>
            <w:proofErr w:type="spellEnd"/>
            <w:r w:rsidRPr="007C6864">
              <w:rPr>
                <w:rFonts w:cs="Times New Roman"/>
                <w:lang w:val="fr-FR"/>
              </w:rPr>
              <w:t xml:space="preserve"> </w:t>
            </w:r>
            <w:proofErr w:type="spellStart"/>
            <w:r w:rsidRPr="007C6864">
              <w:rPr>
                <w:rFonts w:cs="Times New Roman"/>
                <w:lang w:val="fr-FR"/>
              </w:rPr>
              <w:t>amino</w:t>
            </w:r>
            <w:proofErr w:type="spellEnd"/>
            <w:r w:rsidRPr="007C6864">
              <w:rPr>
                <w:rFonts w:cs="Times New Roman"/>
                <w:lang w:val="fr-FR"/>
              </w:rPr>
              <w:t xml:space="preserve"> </w:t>
            </w:r>
            <w:proofErr w:type="spellStart"/>
            <w:r w:rsidRPr="007C6864">
              <w:rPr>
                <w:rFonts w:cs="Times New Roman"/>
                <w:lang w:val="fr-FR"/>
              </w:rPr>
              <w:t>acid</w:t>
            </w:r>
            <w:proofErr w:type="spellEnd"/>
            <w:r w:rsidRPr="007C6864">
              <w:rPr>
                <w:rFonts w:cs="Times New Roman"/>
                <w:lang w:val="fr-FR"/>
              </w:rPr>
              <w:t xml:space="preserve"> </w:t>
            </w:r>
            <w:proofErr w:type="spellStart"/>
            <w:r w:rsidRPr="007C6864">
              <w:rPr>
                <w:rFonts w:cs="Times New Roman"/>
                <w:lang w:val="fr-FR"/>
              </w:rPr>
              <w:t>at</w:t>
            </w:r>
            <w:proofErr w:type="spellEnd"/>
            <w:r w:rsidRPr="007C6864">
              <w:rPr>
                <w:rFonts w:cs="Times New Roman"/>
                <w:lang w:val="fr-FR"/>
              </w:rPr>
              <w:t xml:space="preserve"> the</w:t>
            </w:r>
          </w:p>
          <w:p w14:paraId="091F675A" w14:textId="01C92A75" w:rsidR="00A13EB3" w:rsidRDefault="00A13EB3" w:rsidP="0022303B">
            <w:pPr>
              <w:widowControl w:val="0"/>
              <w:autoSpaceDE w:val="0"/>
              <w:autoSpaceDN w:val="0"/>
              <w:adjustRightInd w:val="0"/>
            </w:pPr>
            <w:proofErr w:type="spellStart"/>
            <w:r w:rsidRPr="007C6864">
              <w:rPr>
                <w:rFonts w:cs="Times New Roman"/>
                <w:lang w:val="fr-FR"/>
              </w:rPr>
              <w:t>Phe</w:t>
            </w:r>
            <w:proofErr w:type="spellEnd"/>
            <w:r w:rsidRPr="007C6864">
              <w:rPr>
                <w:rFonts w:cs="Times New Roman"/>
                <w:lang w:val="fr-FR"/>
              </w:rPr>
              <w:t xml:space="preserve"> position </w:t>
            </w:r>
          </w:p>
          <w:p w14:paraId="0ECA406F" w14:textId="44872244" w:rsidR="00A13EB3" w:rsidRPr="007C6864" w:rsidRDefault="00A13EB3" w:rsidP="0022303B">
            <w:r>
              <w:rPr>
                <w:rFonts w:cs="Times New Roman"/>
                <w:lang w:val="fr-FR"/>
              </w:rPr>
              <w:fldChar w:fldCharType="begin">
                <w:fldData xml:space="preserve">PEVuZE5vdGU+PENpdGU+PEF1dGhvcj5DaGVuPC9BdXRob3I+PFllYXI+MjAwNjwvWWVhcj48UmVj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</w:fldData>
              </w:fldChar>
            </w:r>
            <w:r w:rsidR="00EA38A2">
              <w:rPr>
                <w:rFonts w:cs="Times New Roman"/>
                <w:lang w:val="fr-FR"/>
              </w:rPr>
              <w:instrText xml:space="preserve"> ADDIN EN.CITE </w:instrText>
            </w:r>
            <w:r w:rsidR="00EA38A2">
              <w:rPr>
                <w:rFonts w:cs="Times New Roman"/>
                <w:lang w:val="fr-FR"/>
              </w:rPr>
              <w:fldChar w:fldCharType="begin">
                <w:fldData xml:space="preserve">PEVuZE5vdGU+PENpdGU+PEF1dGhvcj5DaGVuPC9BdXRob3I+PFllYXI+MjAwNjwvWWVhcj48UmVj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</w:fldData>
              </w:fldChar>
            </w:r>
            <w:r w:rsidR="00EA38A2">
              <w:rPr>
                <w:rFonts w:cs="Times New Roman"/>
                <w:lang w:val="fr-FR"/>
              </w:rPr>
              <w:instrText xml:space="preserve"> ADDIN EN.CITE.DATA  </w:instrText>
            </w:r>
            <w:r w:rsidR="00EA38A2">
              <w:rPr>
                <w:rFonts w:cs="Times New Roman"/>
                <w:lang w:val="fr-FR"/>
              </w:rPr>
            </w:r>
            <w:r w:rsidR="00EA38A2">
              <w:rPr>
                <w:rFonts w:cs="Times New Roman"/>
                <w:lang w:val="fr-FR"/>
              </w:rPr>
              <w:fldChar w:fldCharType="end"/>
            </w:r>
            <w:r>
              <w:rPr>
                <w:rFonts w:cs="Times New Roman"/>
                <w:lang w:val="fr-FR"/>
              </w:rPr>
            </w:r>
            <w:r>
              <w:rPr>
                <w:rFonts w:cs="Times New Roman"/>
                <w:lang w:val="fr-FR"/>
              </w:rPr>
              <w:fldChar w:fldCharType="separate"/>
            </w:r>
            <w:r w:rsidR="00EA38A2" w:rsidRPr="00EA38A2">
              <w:rPr>
                <w:rFonts w:cs="Times New Roman"/>
                <w:noProof/>
                <w:vertAlign w:val="superscript"/>
                <w:lang w:val="fr-FR"/>
              </w:rPr>
              <w:t>28-30</w:t>
            </w:r>
            <w:r>
              <w:rPr>
                <w:rFonts w:cs="Times New Roman"/>
                <w:lang w:val="fr-FR"/>
              </w:rPr>
              <w:fldChar w:fldCharType="end"/>
            </w:r>
          </w:p>
        </w:tc>
        <w:tc>
          <w:tcPr>
            <w:tcW w:w="2300" w:type="dxa"/>
          </w:tcPr>
          <w:p w14:paraId="3CC1B3C7" w14:textId="33752479" w:rsidR="00EC304F" w:rsidRPr="00EC304F" w:rsidRDefault="006B7FE8" w:rsidP="0022303B">
            <w:pPr>
              <w:rPr>
                <w:rFonts w:ascii="Times" w:eastAsia="Times New Roman" w:hAnsi="Times" w:cs="Times New Roman"/>
                <w:sz w:val="20"/>
                <w:szCs w:val="20"/>
              </w:rPr>
            </w:pPr>
            <w:r>
              <w:rPr>
                <w:rFonts w:ascii="Times" w:eastAsia="Times New Roman" w:hAnsi="Times" w:cs="Times New Roman"/>
                <w:sz w:val="20"/>
                <w:szCs w:val="20"/>
              </w:rPr>
              <w:t>-</w:t>
            </w:r>
            <w:r w:rsidR="00EC304F" w:rsidRPr="00EC304F">
              <w:rPr>
                <w:rFonts w:ascii="Times" w:eastAsia="Times New Roman" w:hAnsi="Times" w:cs="Times New Roman"/>
                <w:sz w:val="20"/>
                <w:szCs w:val="20"/>
              </w:rPr>
              <w:t>The coding regions of the genes for the hMCRs wild-type, and</w:t>
            </w:r>
          </w:p>
          <w:p w14:paraId="6E1AB53A" w14:textId="77777777" w:rsidR="00EC304F" w:rsidRPr="00EC304F" w:rsidRDefault="00EC304F" w:rsidP="0022303B">
            <w:pPr>
              <w:rPr>
                <w:rFonts w:ascii="Times" w:eastAsia="Times New Roman" w:hAnsi="Times" w:cs="Times New Roman"/>
                <w:sz w:val="20"/>
                <w:szCs w:val="20"/>
              </w:rPr>
            </w:pPr>
            <w:r w:rsidRPr="00EC304F">
              <w:rPr>
                <w:rFonts w:ascii="Times" w:eastAsia="Times New Roman" w:hAnsi="Times" w:cs="Times New Roman"/>
                <w:sz w:val="20"/>
                <w:szCs w:val="20"/>
              </w:rPr>
              <w:t>mutants were subcloned into the pCDNA3.1. HEK-293 cell line</w:t>
            </w:r>
          </w:p>
          <w:p w14:paraId="11A76D68" w14:textId="77777777" w:rsidR="00EC304F" w:rsidRDefault="00EC304F" w:rsidP="0022303B">
            <w:pPr>
              <w:rPr>
                <w:rFonts w:ascii="Times" w:eastAsia="Times New Roman" w:hAnsi="Times" w:cs="Times New Roman"/>
                <w:sz w:val="20"/>
                <w:szCs w:val="20"/>
              </w:rPr>
            </w:pPr>
            <w:r w:rsidRPr="00EC304F">
              <w:rPr>
                <w:rFonts w:ascii="Times" w:eastAsia="Times New Roman" w:hAnsi="Times" w:cs="Times New Roman"/>
                <w:sz w:val="20"/>
                <w:szCs w:val="20"/>
              </w:rPr>
              <w:t>was purchased from ATCC</w:t>
            </w:r>
          </w:p>
          <w:p w14:paraId="2AB1798D" w14:textId="595E934A" w:rsidR="002D5734" w:rsidRDefault="006B7FE8" w:rsidP="0022303B">
            <w:pPr>
              <w:rPr>
                <w:rFonts w:ascii="Times" w:eastAsia="Times New Roman" w:hAnsi="Times" w:cs="Times New Roman"/>
                <w:sz w:val="20"/>
                <w:szCs w:val="20"/>
              </w:rPr>
            </w:pPr>
            <w:r>
              <w:rPr>
                <w:rFonts w:ascii="Times" w:eastAsia="Times New Roman" w:hAnsi="Times" w:cs="Times New Roman"/>
                <w:sz w:val="20"/>
                <w:szCs w:val="20"/>
              </w:rPr>
              <w:t>-</w:t>
            </w:r>
            <w:r w:rsidR="005F2E6A">
              <w:rPr>
                <w:rFonts w:ascii="Times" w:eastAsia="Times New Roman" w:hAnsi="Times" w:cs="Times New Roman"/>
                <w:sz w:val="20"/>
                <w:szCs w:val="20"/>
              </w:rPr>
              <w:t xml:space="preserve"> human and mouse</w:t>
            </w:r>
          </w:p>
          <w:p w14:paraId="7590DB01" w14:textId="77777777" w:rsidR="002D5734" w:rsidRDefault="002D5734" w:rsidP="0022303B">
            <w:pPr>
              <w:rPr>
                <w:rFonts w:ascii="Times" w:eastAsia="Times New Roman" w:hAnsi="Times" w:cs="Times New Roman"/>
                <w:sz w:val="20"/>
                <w:szCs w:val="20"/>
              </w:rPr>
            </w:pPr>
          </w:p>
          <w:p w14:paraId="512EABD3" w14:textId="77777777" w:rsidR="002D5734" w:rsidRDefault="002D5734" w:rsidP="0022303B">
            <w:pPr>
              <w:rPr>
                <w:rFonts w:ascii="Times" w:eastAsia="Times New Roman" w:hAnsi="Times" w:cs="Times New Roman"/>
                <w:sz w:val="20"/>
                <w:szCs w:val="20"/>
              </w:rPr>
            </w:pPr>
          </w:p>
          <w:p w14:paraId="06829E3D" w14:textId="4AE031F0" w:rsidR="002D5734" w:rsidRDefault="006B7FE8" w:rsidP="0022303B">
            <w:pPr>
              <w:rPr>
                <w:rFonts w:ascii="Times" w:eastAsia="Times New Roman" w:hAnsi="Times" w:cs="Times New Roman"/>
                <w:sz w:val="20"/>
                <w:szCs w:val="20"/>
              </w:rPr>
            </w:pPr>
            <w:r>
              <w:rPr>
                <w:rFonts w:ascii="Times" w:eastAsia="Times New Roman" w:hAnsi="Times" w:cs="Times New Roman"/>
                <w:sz w:val="20"/>
                <w:szCs w:val="20"/>
              </w:rPr>
              <w:t>-</w:t>
            </w:r>
            <w:r w:rsidR="002D5734">
              <w:rPr>
                <w:rFonts w:ascii="Times" w:eastAsia="Times New Roman" w:hAnsi="Times" w:cs="Times New Roman"/>
                <w:sz w:val="20"/>
                <w:szCs w:val="20"/>
              </w:rPr>
              <w:t>prostate cancer cell</w:t>
            </w:r>
          </w:p>
          <w:p w14:paraId="5F1CE1A8" w14:textId="77777777" w:rsidR="00EC304F" w:rsidRDefault="00EC304F" w:rsidP="0022303B">
            <w:pPr>
              <w:rPr>
                <w:rFonts w:ascii="Times" w:eastAsia="Times New Roman" w:hAnsi="Times" w:cs="Times New Roman"/>
                <w:sz w:val="20"/>
                <w:szCs w:val="20"/>
              </w:rPr>
            </w:pPr>
          </w:p>
          <w:p w14:paraId="7209D0AE" w14:textId="77777777" w:rsidR="00EC304F" w:rsidRPr="00EC304F" w:rsidRDefault="00EC304F" w:rsidP="0022303B">
            <w:pPr>
              <w:rPr>
                <w:rFonts w:ascii="Times" w:eastAsia="Times New Roman" w:hAnsi="Times" w:cs="Times New Roman"/>
                <w:sz w:val="20"/>
                <w:szCs w:val="20"/>
              </w:rPr>
            </w:pPr>
          </w:p>
          <w:p w14:paraId="410B6400" w14:textId="77777777" w:rsidR="00A13EB3" w:rsidRPr="007C6864" w:rsidRDefault="00A13EB3" w:rsidP="0022303B"/>
        </w:tc>
        <w:tc>
          <w:tcPr>
            <w:tcW w:w="2268" w:type="dxa"/>
          </w:tcPr>
          <w:p w14:paraId="0016949B" w14:textId="37C9BE54" w:rsidR="00A13EB3" w:rsidRPr="007C6864" w:rsidRDefault="00BA3460" w:rsidP="0022303B">
            <w:r>
              <w:t>ø</w:t>
            </w:r>
          </w:p>
        </w:tc>
        <w:tc>
          <w:tcPr>
            <w:tcW w:w="2664" w:type="dxa"/>
          </w:tcPr>
          <w:p w14:paraId="1D6E7165" w14:textId="77777777" w:rsidR="00A13EB3" w:rsidRPr="007C6864" w:rsidRDefault="00A13EB3" w:rsidP="0022303B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lang w:val="fr-FR"/>
              </w:rPr>
            </w:pPr>
            <w:proofErr w:type="spellStart"/>
            <w:r w:rsidRPr="007C6864">
              <w:rPr>
                <w:rFonts w:cs="Times New Roman"/>
                <w:lang w:val="fr-FR"/>
              </w:rPr>
              <w:t>converts</w:t>
            </w:r>
            <w:proofErr w:type="spellEnd"/>
            <w:r w:rsidRPr="007C6864">
              <w:rPr>
                <w:rFonts w:cs="Times New Roman"/>
                <w:lang w:val="fr-FR"/>
              </w:rPr>
              <w:t xml:space="preserve"> the MTII peptide </w:t>
            </w:r>
            <w:proofErr w:type="spellStart"/>
            <w:r w:rsidRPr="007C6864">
              <w:rPr>
                <w:rFonts w:cs="Times New Roman"/>
                <w:lang w:val="fr-FR"/>
              </w:rPr>
              <w:t>from</w:t>
            </w:r>
            <w:proofErr w:type="spellEnd"/>
            <w:r w:rsidRPr="007C6864">
              <w:rPr>
                <w:rFonts w:cs="Times New Roman"/>
                <w:lang w:val="fr-FR"/>
              </w:rPr>
              <w:t xml:space="preserve"> an</w:t>
            </w:r>
          </w:p>
          <w:p w14:paraId="7D4FAD36" w14:textId="45FCCC0F" w:rsidR="00A13EB3" w:rsidRDefault="00A13EB3" w:rsidP="0022303B">
            <w:proofErr w:type="spellStart"/>
            <w:r w:rsidRPr="007C6864">
              <w:rPr>
                <w:rFonts w:cs="Times New Roman"/>
                <w:lang w:val="fr-FR"/>
              </w:rPr>
              <w:t>agonist</w:t>
            </w:r>
            <w:proofErr w:type="spellEnd"/>
            <w:r w:rsidRPr="007C6864">
              <w:rPr>
                <w:rFonts w:cs="Times New Roman"/>
                <w:lang w:val="fr-FR"/>
              </w:rPr>
              <w:t xml:space="preserve"> </w:t>
            </w:r>
            <w:proofErr w:type="spellStart"/>
            <w:r w:rsidRPr="007C6864">
              <w:rPr>
                <w:rFonts w:cs="Times New Roman"/>
                <w:lang w:val="fr-FR"/>
              </w:rPr>
              <w:t>into</w:t>
            </w:r>
            <w:proofErr w:type="spellEnd"/>
            <w:r w:rsidRPr="007C6864">
              <w:rPr>
                <w:rFonts w:cs="Times New Roman"/>
                <w:lang w:val="fr-FR"/>
              </w:rPr>
              <w:t xml:space="preserve"> an</w:t>
            </w:r>
            <w:r>
              <w:rPr>
                <w:rFonts w:cs="Times New Roman"/>
                <w:lang w:val="fr-FR"/>
              </w:rPr>
              <w:t xml:space="preserve"> </w:t>
            </w:r>
            <w:proofErr w:type="spellStart"/>
            <w:r w:rsidRPr="007C6864">
              <w:rPr>
                <w:rFonts w:cs="Times New Roman"/>
                <w:lang w:val="fr-FR"/>
              </w:rPr>
              <w:t>antagonist</w:t>
            </w:r>
            <w:proofErr w:type="spellEnd"/>
            <w:r w:rsidRPr="007C6864">
              <w:rPr>
                <w:rFonts w:cs="Times New Roman"/>
                <w:lang w:val="fr-FR"/>
              </w:rPr>
              <w:t xml:space="preserve"> </w:t>
            </w:r>
            <w:proofErr w:type="spellStart"/>
            <w:r w:rsidRPr="007C6864">
              <w:rPr>
                <w:rFonts w:cs="Times New Roman"/>
                <w:lang w:val="fr-FR"/>
              </w:rPr>
              <w:t>at</w:t>
            </w:r>
            <w:proofErr w:type="spellEnd"/>
            <w:r w:rsidRPr="007C6864">
              <w:rPr>
                <w:rFonts w:cs="Times New Roman"/>
                <w:lang w:val="fr-FR"/>
              </w:rPr>
              <w:t xml:space="preserve"> the</w:t>
            </w:r>
            <w:r>
              <w:rPr>
                <w:rFonts w:cs="Times New Roman"/>
                <w:lang w:val="fr-FR"/>
              </w:rPr>
              <w:t xml:space="preserve"> </w:t>
            </w:r>
            <w:r w:rsidRPr="007C6864">
              <w:rPr>
                <w:rFonts w:cs="Times New Roman"/>
                <w:lang w:val="fr-FR"/>
              </w:rPr>
              <w:t>MC3 and</w:t>
            </w:r>
            <w:r>
              <w:rPr>
                <w:rFonts w:cs="Times New Roman"/>
                <w:lang w:val="fr-FR"/>
              </w:rPr>
              <w:t xml:space="preserve"> </w:t>
            </w:r>
            <w:r w:rsidRPr="007C6864">
              <w:rPr>
                <w:rFonts w:cs="Times New Roman"/>
                <w:lang w:val="fr-FR"/>
              </w:rPr>
              <w:t xml:space="preserve">MC4 </w:t>
            </w:r>
            <w:proofErr w:type="spellStart"/>
            <w:r w:rsidRPr="007C6864">
              <w:rPr>
                <w:rFonts w:cs="Times New Roman"/>
                <w:lang w:val="fr-FR"/>
              </w:rPr>
              <w:t>receptors</w:t>
            </w:r>
            <w:proofErr w:type="spellEnd"/>
          </w:p>
        </w:tc>
      </w:tr>
      <w:tr w:rsidR="00A4731B" w14:paraId="33D540D5" w14:textId="77777777" w:rsidTr="0022303B">
        <w:trPr>
          <w:trHeight w:val="21"/>
        </w:trPr>
        <w:tc>
          <w:tcPr>
            <w:tcW w:w="2940" w:type="dxa"/>
          </w:tcPr>
          <w:p w14:paraId="392AA891" w14:textId="021CA9B2" w:rsidR="00A13EB3" w:rsidRPr="003C6F7D" w:rsidRDefault="00A13EB3" w:rsidP="0022303B">
            <w:r w:rsidRPr="003C6F7D">
              <w:rPr>
                <w:rFonts w:cs="Times New Roman"/>
                <w:lang w:val="fr-FR"/>
              </w:rPr>
              <w:t>SHU8914</w:t>
            </w:r>
            <w:r>
              <w:rPr>
                <w:rFonts w:cs="Times New Roman"/>
                <w:lang w:val="fr-FR"/>
              </w:rPr>
              <w:fldChar w:fldCharType="begin">
                <w:fldData xml:space="preserve">PEVuZE5vdGU+PENpdGU+PEF1dGhvcj5IcnVieTwvQXV0aG9yPjxZZWFyPjE5OTU8L1llYXI+PFJl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</w:fldData>
              </w:fldChar>
            </w:r>
            <w:r w:rsidR="001D0726">
              <w:rPr>
                <w:rFonts w:cs="Times New Roman"/>
                <w:lang w:val="fr-FR"/>
              </w:rPr>
              <w:instrText xml:space="preserve"> ADDIN EN.CITE </w:instrText>
            </w:r>
            <w:r w:rsidR="001D0726">
              <w:rPr>
                <w:rFonts w:cs="Times New Roman"/>
                <w:lang w:val="fr-FR"/>
              </w:rPr>
              <w:fldChar w:fldCharType="begin">
                <w:fldData xml:space="preserve">PEVuZE5vdGU+PENpdGU+PEF1dGhvcj5IcnVieTwvQXV0aG9yPjxZZWFyPjE5OTU8L1llYXI+PFJl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</w:fldData>
              </w:fldChar>
            </w:r>
            <w:r w:rsidR="001D0726">
              <w:rPr>
                <w:rFonts w:cs="Times New Roman"/>
                <w:lang w:val="fr-FR"/>
              </w:rPr>
              <w:instrText xml:space="preserve"> ADDIN EN.CITE.DATA  </w:instrText>
            </w:r>
            <w:r w:rsidR="001D0726">
              <w:rPr>
                <w:rFonts w:cs="Times New Roman"/>
                <w:lang w:val="fr-FR"/>
              </w:rPr>
            </w:r>
            <w:r w:rsidR="001D0726">
              <w:rPr>
                <w:rFonts w:cs="Times New Roman"/>
                <w:lang w:val="fr-FR"/>
              </w:rPr>
              <w:fldChar w:fldCharType="end"/>
            </w:r>
            <w:r>
              <w:rPr>
                <w:rFonts w:cs="Times New Roman"/>
                <w:lang w:val="fr-FR"/>
              </w:rPr>
            </w:r>
            <w:r>
              <w:rPr>
                <w:rFonts w:cs="Times New Roman"/>
                <w:lang w:val="fr-FR"/>
              </w:rPr>
              <w:fldChar w:fldCharType="separate"/>
            </w:r>
            <w:r w:rsidR="001D0726" w:rsidRPr="001D0726">
              <w:rPr>
                <w:rFonts w:cs="Times New Roman"/>
                <w:noProof/>
                <w:vertAlign w:val="superscript"/>
                <w:lang w:val="fr-FR"/>
              </w:rPr>
              <w:t>29,31</w:t>
            </w:r>
            <w:r>
              <w:rPr>
                <w:rFonts w:cs="Times New Roman"/>
                <w:lang w:val="fr-FR"/>
              </w:rPr>
              <w:fldChar w:fldCharType="end"/>
            </w:r>
          </w:p>
        </w:tc>
        <w:tc>
          <w:tcPr>
            <w:tcW w:w="2300" w:type="dxa"/>
          </w:tcPr>
          <w:p w14:paraId="6BED98A2" w14:textId="1C45522E" w:rsidR="00A13EB3" w:rsidRPr="003C6F7D" w:rsidRDefault="005F2E6A" w:rsidP="0022303B">
            <w:r>
              <w:t>Human and mouse</w:t>
            </w:r>
          </w:p>
        </w:tc>
        <w:tc>
          <w:tcPr>
            <w:tcW w:w="2268" w:type="dxa"/>
          </w:tcPr>
          <w:p w14:paraId="34919326" w14:textId="51975D1A" w:rsidR="00A13EB3" w:rsidRPr="003C6F7D" w:rsidRDefault="00BA3460" w:rsidP="0022303B">
            <w:r>
              <w:t>ø</w:t>
            </w:r>
          </w:p>
        </w:tc>
        <w:tc>
          <w:tcPr>
            <w:tcW w:w="2664" w:type="dxa"/>
          </w:tcPr>
          <w:p w14:paraId="54598C22" w14:textId="77777777" w:rsidR="00A13EB3" w:rsidRPr="003C6F7D" w:rsidRDefault="00A13EB3" w:rsidP="0022303B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lang w:val="fr-FR"/>
              </w:rPr>
            </w:pPr>
            <w:r w:rsidRPr="003C6F7D">
              <w:rPr>
                <w:rFonts w:cs="Times New Roman"/>
                <w:lang w:val="fr-FR"/>
              </w:rPr>
              <w:t xml:space="preserve">full </w:t>
            </w:r>
            <w:proofErr w:type="spellStart"/>
            <w:r w:rsidRPr="003C6F7D">
              <w:rPr>
                <w:rFonts w:cs="Times New Roman"/>
                <w:lang w:val="fr-FR"/>
              </w:rPr>
              <w:t>agonists</w:t>
            </w:r>
            <w:proofErr w:type="spellEnd"/>
            <w:r w:rsidRPr="003C6F7D">
              <w:rPr>
                <w:rFonts w:cs="Times New Roman"/>
                <w:lang w:val="fr-FR"/>
              </w:rPr>
              <w:t xml:space="preserve"> of the MC1-R and</w:t>
            </w:r>
          </w:p>
          <w:p w14:paraId="67E1EBE5" w14:textId="42302B9A" w:rsidR="00A13EB3" w:rsidRPr="003C6F7D" w:rsidRDefault="00A13EB3" w:rsidP="0022303B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lang w:val="fr-FR"/>
              </w:rPr>
            </w:pPr>
            <w:r w:rsidRPr="003C6F7D">
              <w:rPr>
                <w:rFonts w:cs="Times New Roman"/>
                <w:lang w:val="fr-FR"/>
              </w:rPr>
              <w:t xml:space="preserve">MC5-R, </w:t>
            </w:r>
            <w:proofErr w:type="spellStart"/>
            <w:r w:rsidRPr="003C6F7D">
              <w:rPr>
                <w:rFonts w:cs="Times New Roman"/>
                <w:lang w:val="fr-FR"/>
              </w:rPr>
              <w:t>weak</w:t>
            </w:r>
            <w:proofErr w:type="spellEnd"/>
            <w:r w:rsidRPr="003C6F7D">
              <w:rPr>
                <w:rFonts w:cs="Times New Roman"/>
                <w:lang w:val="fr-FR"/>
              </w:rPr>
              <w:t xml:space="preserve"> partial </w:t>
            </w:r>
            <w:proofErr w:type="spellStart"/>
            <w:r w:rsidRPr="003C6F7D">
              <w:rPr>
                <w:rFonts w:cs="Times New Roman"/>
                <w:lang w:val="fr-FR"/>
              </w:rPr>
              <w:t>agonists</w:t>
            </w:r>
            <w:proofErr w:type="spellEnd"/>
            <w:r w:rsidRPr="003C6F7D">
              <w:rPr>
                <w:rFonts w:cs="Times New Roman"/>
                <w:lang w:val="fr-FR"/>
              </w:rPr>
              <w:t xml:space="preserve"> of hMC3-R and </w:t>
            </w:r>
            <w:proofErr w:type="spellStart"/>
            <w:r w:rsidRPr="003C6F7D">
              <w:rPr>
                <w:rFonts w:cs="Times New Roman"/>
                <w:lang w:val="fr-FR"/>
              </w:rPr>
              <w:t>subsequently</w:t>
            </w:r>
            <w:proofErr w:type="spellEnd"/>
            <w:r w:rsidRPr="003C6F7D">
              <w:rPr>
                <w:rFonts w:cs="Times New Roman"/>
                <w:lang w:val="fr-FR"/>
              </w:rPr>
              <w:t xml:space="preserve"> </w:t>
            </w:r>
            <w:proofErr w:type="spellStart"/>
            <w:r w:rsidRPr="003C6F7D">
              <w:rPr>
                <w:rFonts w:cs="Times New Roman"/>
                <w:lang w:val="fr-FR"/>
              </w:rPr>
              <w:t>characterized</w:t>
            </w:r>
            <w:proofErr w:type="spellEnd"/>
          </w:p>
          <w:p w14:paraId="6123B051" w14:textId="0658700A" w:rsidR="00A13EB3" w:rsidRPr="003C6F7D" w:rsidRDefault="00A13EB3" w:rsidP="0022303B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lang w:val="fr-FR"/>
              </w:rPr>
            </w:pPr>
            <w:r w:rsidRPr="003C6F7D">
              <w:rPr>
                <w:rFonts w:cs="Times New Roman"/>
                <w:lang w:val="fr-FR"/>
              </w:rPr>
              <w:t xml:space="preserve">as </w:t>
            </w:r>
            <w:proofErr w:type="spellStart"/>
            <w:r w:rsidRPr="003C6F7D">
              <w:rPr>
                <w:rFonts w:cs="Times New Roman"/>
                <w:lang w:val="fr-FR"/>
              </w:rPr>
              <w:t>potent</w:t>
            </w:r>
            <w:proofErr w:type="spellEnd"/>
            <w:r w:rsidRPr="003C6F7D">
              <w:rPr>
                <w:rFonts w:cs="Times New Roman"/>
                <w:lang w:val="fr-FR"/>
              </w:rPr>
              <w:t xml:space="preserve"> </w:t>
            </w:r>
            <w:proofErr w:type="spellStart"/>
            <w:r w:rsidRPr="003C6F7D">
              <w:rPr>
                <w:rFonts w:cs="Times New Roman"/>
                <w:lang w:val="fr-FR"/>
              </w:rPr>
              <w:t>antagonists</w:t>
            </w:r>
            <w:proofErr w:type="spellEnd"/>
            <w:r w:rsidRPr="003C6F7D">
              <w:rPr>
                <w:rFonts w:cs="Times New Roman"/>
                <w:lang w:val="fr-FR"/>
              </w:rPr>
              <w:t xml:space="preserve"> of the hMC3-R </w:t>
            </w:r>
          </w:p>
          <w:p w14:paraId="4FC6F5CA" w14:textId="09CEF1B9" w:rsidR="00A13EB3" w:rsidRPr="003C6F7D" w:rsidRDefault="00A13EB3" w:rsidP="0022303B">
            <w:r w:rsidRPr="003C6F7D">
              <w:rPr>
                <w:rFonts w:cs="Times New Roman"/>
                <w:lang w:val="fr-FR"/>
              </w:rPr>
              <w:t xml:space="preserve"> as </w:t>
            </w:r>
            <w:proofErr w:type="spellStart"/>
            <w:r w:rsidRPr="003C6F7D">
              <w:rPr>
                <w:rFonts w:cs="Times New Roman"/>
                <w:lang w:val="fr-FR"/>
              </w:rPr>
              <w:t>well</w:t>
            </w:r>
            <w:proofErr w:type="spellEnd"/>
            <w:r w:rsidRPr="003C6F7D">
              <w:rPr>
                <w:rFonts w:cs="Times New Roman"/>
                <w:lang w:val="fr-FR"/>
              </w:rPr>
              <w:t xml:space="preserve"> as the hMC4R </w:t>
            </w:r>
          </w:p>
        </w:tc>
      </w:tr>
      <w:tr w:rsidR="00A4731B" w14:paraId="5A3575B4" w14:textId="77777777" w:rsidTr="0022303B">
        <w:trPr>
          <w:trHeight w:val="21"/>
        </w:trPr>
        <w:tc>
          <w:tcPr>
            <w:tcW w:w="2940" w:type="dxa"/>
          </w:tcPr>
          <w:p w14:paraId="17250958" w14:textId="7A060ECC" w:rsidR="00A13EB3" w:rsidRPr="00DE3737" w:rsidRDefault="00A13EB3" w:rsidP="0022303B">
            <w:r w:rsidRPr="00DE3737">
              <w:rPr>
                <w:rFonts w:cs="Times New Roman"/>
                <w:lang w:val="fr-FR"/>
              </w:rPr>
              <w:t>HS024</w:t>
            </w:r>
            <w:r>
              <w:rPr>
                <w:rFonts w:cs="Times New Roman"/>
                <w:lang w:val="fr-FR"/>
              </w:rPr>
              <w:fldChar w:fldCharType="begin">
                <w:fldData xml:space="preserve">PEVuZE5vdGU+PENpdGU+PEF1dGhvcj5DZXJkYS1SZXZlcnRlcjwvQXV0aG9yPjxZZWFyPjIwMDM8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</w:fldData>
              </w:fldChar>
            </w:r>
            <w:r w:rsidR="001D0726">
              <w:rPr>
                <w:rFonts w:cs="Times New Roman"/>
                <w:lang w:val="fr-FR"/>
              </w:rPr>
              <w:instrText xml:space="preserve"> ADDIN EN.CITE </w:instrText>
            </w:r>
            <w:r w:rsidR="001D0726">
              <w:rPr>
                <w:rFonts w:cs="Times New Roman"/>
                <w:lang w:val="fr-FR"/>
              </w:rPr>
              <w:fldChar w:fldCharType="begin">
                <w:fldData xml:space="preserve">PEVuZE5vdGU+PENpdGU+PEF1dGhvcj5DZXJkYS1SZXZlcnRlcjwvQXV0aG9yPjxZZWFyPjIwMDM8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</w:fldData>
              </w:fldChar>
            </w:r>
            <w:r w:rsidR="001D0726">
              <w:rPr>
                <w:rFonts w:cs="Times New Roman"/>
                <w:lang w:val="fr-FR"/>
              </w:rPr>
              <w:instrText xml:space="preserve"> ADDIN EN.CITE.DATA  </w:instrText>
            </w:r>
            <w:r w:rsidR="001D0726">
              <w:rPr>
                <w:rFonts w:cs="Times New Roman"/>
                <w:lang w:val="fr-FR"/>
              </w:rPr>
            </w:r>
            <w:r w:rsidR="001D0726">
              <w:rPr>
                <w:rFonts w:cs="Times New Roman"/>
                <w:lang w:val="fr-FR"/>
              </w:rPr>
              <w:fldChar w:fldCharType="end"/>
            </w:r>
            <w:r>
              <w:rPr>
                <w:rFonts w:cs="Times New Roman"/>
                <w:lang w:val="fr-FR"/>
              </w:rPr>
            </w:r>
            <w:r>
              <w:rPr>
                <w:rFonts w:cs="Times New Roman"/>
                <w:lang w:val="fr-FR"/>
              </w:rPr>
              <w:fldChar w:fldCharType="separate"/>
            </w:r>
            <w:r w:rsidR="001D0726" w:rsidRPr="001D0726">
              <w:rPr>
                <w:rFonts w:cs="Times New Roman"/>
                <w:noProof/>
                <w:vertAlign w:val="superscript"/>
                <w:lang w:val="fr-FR"/>
              </w:rPr>
              <w:t>32</w:t>
            </w:r>
            <w:r>
              <w:rPr>
                <w:rFonts w:cs="Times New Roman"/>
                <w:lang w:val="fr-FR"/>
              </w:rPr>
              <w:fldChar w:fldCharType="end"/>
            </w:r>
          </w:p>
        </w:tc>
        <w:tc>
          <w:tcPr>
            <w:tcW w:w="2300" w:type="dxa"/>
          </w:tcPr>
          <w:p w14:paraId="09FD067B" w14:textId="089DCA28" w:rsidR="00A13EB3" w:rsidRDefault="00FE24FD" w:rsidP="0022303B">
            <w:r>
              <w:t>goldfish</w:t>
            </w:r>
          </w:p>
        </w:tc>
        <w:tc>
          <w:tcPr>
            <w:tcW w:w="2268" w:type="dxa"/>
          </w:tcPr>
          <w:p w14:paraId="02E41FE8" w14:textId="36DB9E50" w:rsidR="00A13EB3" w:rsidRDefault="00BA3460" w:rsidP="0022303B">
            <w:r>
              <w:t>ø</w:t>
            </w:r>
          </w:p>
        </w:tc>
        <w:tc>
          <w:tcPr>
            <w:tcW w:w="2664" w:type="dxa"/>
          </w:tcPr>
          <w:p w14:paraId="04A8BDD5" w14:textId="3F86C9ED" w:rsidR="00A13EB3" w:rsidRDefault="00A13EB3" w:rsidP="0022303B">
            <w:r>
              <w:t>MC4R antagonist</w:t>
            </w:r>
          </w:p>
        </w:tc>
      </w:tr>
      <w:tr w:rsidR="00A4731B" w14:paraId="4D0AF20F" w14:textId="77777777" w:rsidTr="0022303B">
        <w:trPr>
          <w:trHeight w:val="21"/>
        </w:trPr>
        <w:tc>
          <w:tcPr>
            <w:tcW w:w="2940" w:type="dxa"/>
          </w:tcPr>
          <w:p w14:paraId="2D112C1B" w14:textId="77777777" w:rsidR="00A13EB3" w:rsidRPr="001731B2" w:rsidRDefault="00A13EB3" w:rsidP="0022303B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lang w:val="fr-FR"/>
              </w:rPr>
            </w:pPr>
            <w:r w:rsidRPr="001731B2">
              <w:rPr>
                <w:rFonts w:cs="Times New Roman"/>
                <w:lang w:val="fr-FR"/>
              </w:rPr>
              <w:t>Substitution of</w:t>
            </w:r>
          </w:p>
          <w:p w14:paraId="06D5E5EC" w14:textId="099B6AA5" w:rsidR="00A13EB3" w:rsidRPr="001731B2" w:rsidRDefault="00A13EB3" w:rsidP="0022303B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lang w:val="fr-FR"/>
              </w:rPr>
            </w:pPr>
            <w:proofErr w:type="spellStart"/>
            <w:r w:rsidRPr="001731B2">
              <w:rPr>
                <w:rFonts w:cs="Times New Roman"/>
                <w:lang w:val="fr-FR"/>
              </w:rPr>
              <w:t>tryptophan</w:t>
            </w:r>
            <w:proofErr w:type="spellEnd"/>
            <w:r w:rsidRPr="001731B2">
              <w:rPr>
                <w:rFonts w:cs="Times New Roman"/>
                <w:lang w:val="fr-FR"/>
              </w:rPr>
              <w:t xml:space="preserve"> by </w:t>
            </w:r>
            <w:proofErr w:type="spellStart"/>
            <w:r w:rsidRPr="001731B2">
              <w:rPr>
                <w:rFonts w:cs="Times New Roman"/>
                <w:lang w:val="fr-FR"/>
              </w:rPr>
              <w:t>phenylalanine</w:t>
            </w:r>
            <w:proofErr w:type="spellEnd"/>
            <w:r w:rsidRPr="001731B2">
              <w:rPr>
                <w:rFonts w:cs="Times New Roman"/>
                <w:lang w:val="fr-FR"/>
              </w:rPr>
              <w:t xml:space="preserve"> or by </w:t>
            </w:r>
            <w:r>
              <w:rPr>
                <w:rFonts w:cs="Times New Roman"/>
                <w:lang w:val="fr-FR"/>
              </w:rPr>
              <w:t>N</w:t>
            </w:r>
            <w:r w:rsidRPr="001731B2">
              <w:rPr>
                <w:rFonts w:cs="Times New Roman"/>
                <w:lang w:val="fr-FR"/>
              </w:rPr>
              <w:sym w:font="Symbol" w:char="F061"/>
            </w:r>
            <w:r w:rsidRPr="001731B2">
              <w:rPr>
                <w:rFonts w:cs="Times New Roman"/>
                <w:lang w:val="fr-FR"/>
              </w:rPr>
              <w:t>-</w:t>
            </w:r>
            <w:proofErr w:type="spellStart"/>
            <w:r w:rsidRPr="001731B2">
              <w:rPr>
                <w:rFonts w:cs="Times New Roman"/>
                <w:lang w:val="fr-FR"/>
              </w:rPr>
              <w:t>methyltryptophan</w:t>
            </w:r>
            <w:proofErr w:type="spellEnd"/>
          </w:p>
          <w:p w14:paraId="4FF165FD" w14:textId="0613344A" w:rsidR="00A13EB3" w:rsidRPr="001731B2" w:rsidRDefault="00A13EB3" w:rsidP="0022303B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lang w:val="fr-FR"/>
              </w:rPr>
            </w:pPr>
            <w:r w:rsidRPr="001731B2">
              <w:rPr>
                <w:rFonts w:cs="Times New Roman"/>
                <w:lang w:val="fr-FR"/>
              </w:rPr>
              <w:t xml:space="preserve"> as in [Gln</w:t>
            </w:r>
            <w:r w:rsidRPr="001731B2">
              <w:rPr>
                <w:rFonts w:cs="Times New Roman"/>
                <w:vertAlign w:val="superscript"/>
                <w:lang w:val="fr-FR"/>
              </w:rPr>
              <w:t>5</w:t>
            </w:r>
            <w:r w:rsidRPr="001731B2">
              <w:rPr>
                <w:rFonts w:cs="Times New Roman"/>
                <w:lang w:val="fr-FR"/>
              </w:rPr>
              <w:t xml:space="preserve">, </w:t>
            </w:r>
            <w:r>
              <w:rPr>
                <w:rFonts w:cs="Times New Roman"/>
                <w:lang w:val="fr-FR"/>
              </w:rPr>
              <w:t>Phe</w:t>
            </w:r>
            <w:r w:rsidRPr="001731B2">
              <w:rPr>
                <w:rFonts w:cs="Times New Roman"/>
                <w:vertAlign w:val="superscript"/>
                <w:lang w:val="fr-FR"/>
              </w:rPr>
              <w:t>9</w:t>
            </w:r>
            <w:r w:rsidRPr="001731B2">
              <w:rPr>
                <w:rFonts w:cs="Times New Roman"/>
                <w:lang w:val="fr-FR"/>
              </w:rPr>
              <w:sym w:font="Symbol" w:char="F05D"/>
            </w:r>
            <w:r>
              <w:rPr>
                <w:rFonts w:cs="Times New Roman"/>
                <w:lang w:val="fr-FR"/>
              </w:rPr>
              <w:t>ACTH 1-20</w:t>
            </w:r>
            <w:r w:rsidRPr="001731B2">
              <w:rPr>
                <w:rFonts w:cs="Times New Roman"/>
                <w:lang w:val="fr-FR"/>
              </w:rPr>
              <w:t xml:space="preserve">  amide or </w:t>
            </w:r>
            <w:r>
              <w:rPr>
                <w:rFonts w:cs="Times New Roman"/>
                <w:lang w:val="fr-FR"/>
              </w:rPr>
              <w:t>[N</w:t>
            </w:r>
            <w:r>
              <w:rPr>
                <w:rFonts w:cs="Times New Roman"/>
                <w:lang w:val="fr-FR"/>
              </w:rPr>
              <w:sym w:font="Symbol" w:char="F061"/>
            </w:r>
            <w:r w:rsidRPr="001731B2">
              <w:rPr>
                <w:rFonts w:cs="Times New Roman"/>
                <w:lang w:val="fr-FR"/>
              </w:rPr>
              <w:t>-Metrp</w:t>
            </w:r>
            <w:r w:rsidRPr="001731B2">
              <w:rPr>
                <w:rFonts w:cs="Times New Roman"/>
                <w:vertAlign w:val="superscript"/>
                <w:lang w:val="fr-FR"/>
              </w:rPr>
              <w:t>9</w:t>
            </w:r>
            <w:r>
              <w:rPr>
                <w:rFonts w:cs="Times New Roman"/>
                <w:vertAlign w:val="superscript"/>
                <w:lang w:val="fr-FR"/>
              </w:rPr>
              <w:t xml:space="preserve"> </w:t>
            </w:r>
            <w:r w:rsidRPr="001731B2">
              <w:rPr>
                <w:rFonts w:cs="Times New Roman"/>
                <w:lang w:val="fr-FR"/>
              </w:rPr>
              <w:sym w:font="Symbol" w:char="F05D"/>
            </w:r>
            <w:r>
              <w:rPr>
                <w:rFonts w:cs="Times New Roman"/>
                <w:lang w:val="fr-FR"/>
              </w:rPr>
              <w:t>ACTH l-</w:t>
            </w:r>
            <w:r w:rsidRPr="001731B2">
              <w:rPr>
                <w:rFonts w:cs="Times New Roman"/>
                <w:lang w:val="fr-FR"/>
              </w:rPr>
              <w:t>24</w:t>
            </w:r>
            <w:r>
              <w:rPr>
                <w:rFonts w:cs="Times New Roman"/>
                <w:lang w:val="fr-FR"/>
              </w:rPr>
              <w:fldChar w:fldCharType="begin"/>
            </w:r>
            <w:r>
              <w:rPr>
                <w:rFonts w:cs="Times New Roman"/>
                <w:lang w:val="fr-FR"/>
              </w:rPr>
              <w:instrText xml:space="preserve"> ADDIN EN.CITE &lt;EndNote&gt;&lt;Cite&gt;&lt;Author&gt;Hofmann&lt;/Author&gt;&lt;Year&gt;1974&lt;/Year&gt;&lt;RecNum&gt;231&lt;/RecNum&gt;&lt;DisplayText&gt;&lt;style face="superscript"&gt;14&lt;/style&gt;&lt;/DisplayText&gt;&lt;record&gt;&lt;rec-number&gt;231&lt;/rec-number&gt;&lt;foreign-keys&gt;&lt;key app="EN" db-id="tdp9fzzejvs5wdeepv95ssxdsa59ataax0zt" timestamp="1482799248"&gt;231&lt;/key&gt;&lt;/foreign-keys&gt;&lt;ref-type name="Journal Article"&gt;17&lt;/ref-type&gt;&lt;contributors&gt;&lt;authors&gt;&lt;author&gt;Hofmann, K.&lt;/author&gt;&lt;author&gt;Montibeller, J. A.&lt;/author&gt;&lt;author&gt;Finn, F. M.&lt;/author&gt;&lt;/authors&gt;&lt;/contributors&gt;&lt;titles&gt;&lt;title&gt;ACTH antagonists&lt;/title&gt;&lt;secondary-title&gt;Proc Natl Acad Sci U S A&lt;/secondary-title&gt;&lt;/titles&gt;&lt;periodical&gt;&lt;full-title&gt;Proc Natl Acad Sci U S A&lt;/full-title&gt;&lt;/periodical&gt;&lt;pages&gt;80-3&lt;/pages&gt;&lt;volume&gt;71&lt;/volume&gt;&lt;number&gt;1&lt;/number&gt;&lt;keywords&gt;&lt;keyword&gt;Adenylyl Cyclases/metabolism&lt;/keyword&gt;&lt;keyword&gt;Adrenal Glands/cytology/metabolism&lt;/keyword&gt;&lt;keyword&gt;Adrenocorticotropic Hormone/*antagonists &amp;amp; inhibitors/metabolism/pharmacology&lt;/keyword&gt;&lt;keyword&gt;Amino Acid Sequence&lt;/keyword&gt;&lt;keyword&gt;Animals&lt;/keyword&gt;&lt;keyword&gt;Binding Sites&lt;/keyword&gt;&lt;keyword&gt;Cattle&lt;/keyword&gt;&lt;keyword&gt;Cell Membrane/enzymology/metabolism&lt;/keyword&gt;&lt;keyword&gt;Cyclic AMP/biosynthesis&lt;/keyword&gt;&lt;keyword&gt;Enzyme Activation&lt;/keyword&gt;&lt;keyword&gt;Fluorides/pharmacology&lt;/keyword&gt;&lt;keyword&gt;In Vitro Techniques&lt;/keyword&gt;&lt;keyword&gt;Receptors, Cell Surface&lt;/keyword&gt;&lt;keyword&gt;Stimulation, Chemical&lt;/keyword&gt;&lt;keyword&gt;Structure-Activity Relationship&lt;/keyword&gt;&lt;/keywords&gt;&lt;dates&gt;&lt;year&gt;1974&lt;/year&gt;&lt;pub-dates&gt;&lt;date&gt;Jan&lt;/date&gt;&lt;/pub-dates&gt;&lt;/dates&gt;&lt;isbn&gt;0027-8424 (Print)&amp;#xD;0027-8424 (Linking)&lt;/isbn&gt;&lt;accession-num&gt;4359333&lt;/accession-num&gt;&lt;urls&gt;&lt;related-urls&gt;&lt;url&gt;http://www.ncbi.nlm.nih.gov/pubmed/4359333&lt;/url&gt;&lt;/related-urls&gt;&lt;/urls&gt;&lt;custom2&gt;PMC387936&lt;/custom2&gt;&lt;/record&gt;&lt;/Cite&gt;&lt;/EndNote&gt;</w:instrText>
            </w:r>
            <w:r>
              <w:rPr>
                <w:rFonts w:cs="Times New Roman"/>
                <w:lang w:val="fr-FR"/>
              </w:rPr>
              <w:fldChar w:fldCharType="separate"/>
            </w:r>
            <w:r w:rsidRPr="00A13EB3">
              <w:rPr>
                <w:rFonts w:cs="Times New Roman"/>
                <w:noProof/>
                <w:vertAlign w:val="superscript"/>
                <w:lang w:val="fr-FR"/>
              </w:rPr>
              <w:t>14</w:t>
            </w:r>
            <w:r>
              <w:rPr>
                <w:rFonts w:cs="Times New Roman"/>
                <w:lang w:val="fr-FR"/>
              </w:rPr>
              <w:fldChar w:fldCharType="end"/>
            </w:r>
          </w:p>
        </w:tc>
        <w:tc>
          <w:tcPr>
            <w:tcW w:w="2300" w:type="dxa"/>
          </w:tcPr>
          <w:p w14:paraId="34CAD7F4" w14:textId="7FBB56FD" w:rsidR="00A13EB3" w:rsidRDefault="00F5134C" w:rsidP="0022303B">
            <w:r>
              <w:t xml:space="preserve">Bovine cortical adrenal membrane </w:t>
            </w:r>
          </w:p>
        </w:tc>
        <w:tc>
          <w:tcPr>
            <w:tcW w:w="2268" w:type="dxa"/>
          </w:tcPr>
          <w:p w14:paraId="7AE26E74" w14:textId="5FA4F804" w:rsidR="00A13EB3" w:rsidRDefault="00A13EB3" w:rsidP="0022303B"/>
        </w:tc>
        <w:tc>
          <w:tcPr>
            <w:tcW w:w="2664" w:type="dxa"/>
          </w:tcPr>
          <w:p w14:paraId="1ACD4D22" w14:textId="0A833E36" w:rsidR="007F1327" w:rsidRDefault="00E33317" w:rsidP="0022303B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lang w:val="fr-FR"/>
              </w:rPr>
            </w:pPr>
            <w:r w:rsidRPr="00E33317">
              <w:rPr>
                <w:rFonts w:cs="Times New Roman"/>
                <w:lang w:val="fr-FR"/>
              </w:rPr>
              <w:t xml:space="preserve">MC2R </w:t>
            </w:r>
            <w:proofErr w:type="spellStart"/>
            <w:r w:rsidRPr="00E33317">
              <w:rPr>
                <w:rFonts w:cs="Times New Roman"/>
                <w:lang w:val="fr-FR"/>
              </w:rPr>
              <w:t>antagonist</w:t>
            </w:r>
            <w:proofErr w:type="spellEnd"/>
            <w:r w:rsidR="007F1327" w:rsidRPr="00E33317">
              <w:rPr>
                <w:rFonts w:cs="Times New Roman"/>
                <w:lang w:val="fr-FR"/>
              </w:rPr>
              <w:t>:</w:t>
            </w:r>
          </w:p>
          <w:p w14:paraId="1397968C" w14:textId="5114D1DD" w:rsidR="007F1327" w:rsidRPr="001731B2" w:rsidRDefault="007F1327" w:rsidP="0022303B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lang w:val="fr-FR"/>
              </w:rPr>
            </w:pPr>
            <w:proofErr w:type="spellStart"/>
            <w:r w:rsidRPr="001731B2">
              <w:rPr>
                <w:rFonts w:cs="Times New Roman"/>
                <w:lang w:val="fr-FR"/>
              </w:rPr>
              <w:t>provides</w:t>
            </w:r>
            <w:proofErr w:type="spellEnd"/>
            <w:r w:rsidRPr="001731B2">
              <w:rPr>
                <w:rFonts w:cs="Times New Roman"/>
                <w:lang w:val="fr-FR"/>
              </w:rPr>
              <w:t xml:space="preserve"> ACTH </w:t>
            </w:r>
            <w:proofErr w:type="spellStart"/>
            <w:r w:rsidRPr="001731B2">
              <w:rPr>
                <w:rFonts w:cs="Times New Roman"/>
                <w:lang w:val="fr-FR"/>
              </w:rPr>
              <w:t>analogs</w:t>
            </w:r>
            <w:proofErr w:type="spellEnd"/>
            <w:r w:rsidRPr="001731B2">
              <w:rPr>
                <w:rFonts w:cs="Times New Roman"/>
                <w:lang w:val="fr-FR"/>
              </w:rPr>
              <w:t xml:space="preserve"> </w:t>
            </w:r>
            <w:proofErr w:type="spellStart"/>
            <w:r w:rsidRPr="001731B2">
              <w:rPr>
                <w:rFonts w:cs="Times New Roman"/>
                <w:lang w:val="fr-FR"/>
              </w:rPr>
              <w:t>that</w:t>
            </w:r>
            <w:proofErr w:type="spellEnd"/>
            <w:r w:rsidRPr="001731B2">
              <w:rPr>
                <w:rFonts w:cs="Times New Roman"/>
                <w:lang w:val="fr-FR"/>
              </w:rPr>
              <w:t xml:space="preserve"> </w:t>
            </w:r>
            <w:proofErr w:type="spellStart"/>
            <w:r w:rsidRPr="001731B2">
              <w:rPr>
                <w:rFonts w:cs="Times New Roman"/>
                <w:lang w:val="fr-FR"/>
              </w:rPr>
              <w:t>exhibit</w:t>
            </w:r>
            <w:proofErr w:type="spellEnd"/>
            <w:r w:rsidRPr="001731B2">
              <w:rPr>
                <w:rFonts w:cs="Times New Roman"/>
                <w:lang w:val="fr-FR"/>
              </w:rPr>
              <w:t xml:space="preserve"> </w:t>
            </w:r>
            <w:proofErr w:type="spellStart"/>
            <w:r w:rsidRPr="001731B2">
              <w:rPr>
                <w:rFonts w:cs="Times New Roman"/>
                <w:lang w:val="fr-FR"/>
              </w:rPr>
              <w:t>high</w:t>
            </w:r>
            <w:proofErr w:type="spellEnd"/>
          </w:p>
          <w:p w14:paraId="5BB44649" w14:textId="39773973" w:rsidR="00A13EB3" w:rsidRDefault="007F1327" w:rsidP="0022303B">
            <w:proofErr w:type="spellStart"/>
            <w:r w:rsidRPr="001731B2">
              <w:rPr>
                <w:rFonts w:cs="Times New Roman"/>
                <w:lang w:val="fr-FR"/>
              </w:rPr>
              <w:t>affinity</w:t>
            </w:r>
            <w:proofErr w:type="spellEnd"/>
            <w:r w:rsidRPr="001731B2">
              <w:rPr>
                <w:rFonts w:cs="Times New Roman"/>
                <w:lang w:val="fr-FR"/>
              </w:rPr>
              <w:t xml:space="preserve"> for  the ACTH </w:t>
            </w:r>
            <w:proofErr w:type="spellStart"/>
            <w:r w:rsidRPr="001731B2">
              <w:rPr>
                <w:rFonts w:cs="Times New Roman"/>
                <w:lang w:val="fr-FR"/>
              </w:rPr>
              <w:t>receptor</w:t>
            </w:r>
            <w:proofErr w:type="spellEnd"/>
            <w:r w:rsidRPr="001731B2">
              <w:rPr>
                <w:rFonts w:cs="Times New Roman"/>
                <w:lang w:val="fr-FR"/>
              </w:rPr>
              <w:t xml:space="preserve">(s)  but </w:t>
            </w:r>
            <w:proofErr w:type="spellStart"/>
            <w:r w:rsidRPr="001731B2">
              <w:rPr>
                <w:rFonts w:cs="Times New Roman"/>
                <w:lang w:val="fr-FR"/>
              </w:rPr>
              <w:t>fail</w:t>
            </w:r>
            <w:proofErr w:type="spellEnd"/>
            <w:r w:rsidRPr="001731B2">
              <w:rPr>
                <w:rFonts w:cs="Times New Roman"/>
                <w:lang w:val="fr-FR"/>
              </w:rPr>
              <w:t xml:space="preserve">  to </w:t>
            </w:r>
            <w:proofErr w:type="spellStart"/>
            <w:r w:rsidRPr="001731B2">
              <w:rPr>
                <w:rFonts w:cs="Times New Roman"/>
                <w:lang w:val="fr-FR"/>
              </w:rPr>
              <w:t>activate</w:t>
            </w:r>
            <w:proofErr w:type="spellEnd"/>
            <w:r w:rsidRPr="001731B2">
              <w:rPr>
                <w:rFonts w:cs="Times New Roman"/>
                <w:lang w:val="fr-FR"/>
              </w:rPr>
              <w:t xml:space="preserve"> the</w:t>
            </w:r>
            <w:r>
              <w:rPr>
                <w:rFonts w:cs="Times New Roman"/>
                <w:lang w:val="fr-FR"/>
              </w:rPr>
              <w:t xml:space="preserve"> </w:t>
            </w:r>
            <w:proofErr w:type="spellStart"/>
            <w:r w:rsidRPr="001731B2">
              <w:rPr>
                <w:rFonts w:cs="Times New Roman"/>
                <w:lang w:val="fr-FR"/>
              </w:rPr>
              <w:t>adenylate</w:t>
            </w:r>
            <w:proofErr w:type="spellEnd"/>
            <w:r w:rsidRPr="001731B2">
              <w:rPr>
                <w:rFonts w:cs="Times New Roman"/>
                <w:lang w:val="fr-FR"/>
              </w:rPr>
              <w:t xml:space="preserve"> </w:t>
            </w:r>
            <w:proofErr w:type="spellStart"/>
            <w:r w:rsidRPr="001731B2">
              <w:rPr>
                <w:rFonts w:cs="Times New Roman"/>
                <w:lang w:val="fr-FR"/>
              </w:rPr>
              <w:t>cyclase</w:t>
            </w:r>
            <w:proofErr w:type="spellEnd"/>
            <w:r w:rsidRPr="001731B2">
              <w:rPr>
                <w:rFonts w:cs="Times New Roman"/>
                <w:lang w:val="fr-FR"/>
              </w:rPr>
              <w:t xml:space="preserve"> system</w:t>
            </w:r>
          </w:p>
        </w:tc>
      </w:tr>
      <w:tr w:rsidR="00A4731B" w14:paraId="17664A9E" w14:textId="77777777" w:rsidTr="0022303B">
        <w:trPr>
          <w:trHeight w:val="21"/>
        </w:trPr>
        <w:tc>
          <w:tcPr>
            <w:tcW w:w="2940" w:type="dxa"/>
          </w:tcPr>
          <w:p w14:paraId="37F5083C" w14:textId="2B331A33" w:rsidR="00A13EB3" w:rsidRDefault="00A13EB3" w:rsidP="0022303B">
            <w:r>
              <w:t>AC-Nle-Asp-Trp-D-Phe-Nle-Trp-Lys-NH2</w:t>
            </w:r>
            <w:r>
              <w:fldChar w:fldCharType="begin">
                <w:fldData xml:space="preserve">PEVuZE5vdGU+PENpdGU+PEF1dGhvcj5Nb2dpbDwvQXV0aG9yPjxZZWFyPjIwMDM8L1llYXI+PFJl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</w:fldData>
              </w:fldChar>
            </w:r>
            <w:r w:rsidR="001D0726">
              <w:instrText xml:space="preserve"> ADDIN EN.CITE </w:instrText>
            </w:r>
            <w:r w:rsidR="001D0726">
              <w:fldChar w:fldCharType="begin">
                <w:fldData xml:space="preserve">PEVuZE5vdGU+PENpdGU+PEF1dGhvcj5Nb2dpbDwvQXV0aG9yPjxZZWFyPjIwMDM8L1llYXI+PFJl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</w:fldData>
              </w:fldChar>
            </w:r>
            <w:r w:rsidR="001D0726">
              <w:instrText xml:space="preserve"> ADDIN EN.CITE.DATA  </w:instrText>
            </w:r>
            <w:r w:rsidR="001D0726">
              <w:fldChar w:fldCharType="end"/>
            </w:r>
            <w:r>
              <w:fldChar w:fldCharType="separate"/>
            </w:r>
            <w:r w:rsidR="001D0726" w:rsidRPr="001D0726">
              <w:rPr>
                <w:noProof/>
                <w:vertAlign w:val="superscript"/>
              </w:rPr>
              <w:t>33</w:t>
            </w:r>
            <w:r>
              <w:fldChar w:fldCharType="end"/>
            </w:r>
          </w:p>
        </w:tc>
        <w:tc>
          <w:tcPr>
            <w:tcW w:w="2300" w:type="dxa"/>
          </w:tcPr>
          <w:p w14:paraId="68FEFE45" w14:textId="77777777" w:rsidR="00A13EB3" w:rsidRDefault="003C468E" w:rsidP="0022303B">
            <w:r>
              <w:t>Mice</w:t>
            </w:r>
          </w:p>
          <w:p w14:paraId="6DEF3B50" w14:textId="1B6E264E" w:rsidR="003C468E" w:rsidRDefault="003C468E" w:rsidP="0022303B">
            <w:r>
              <w:t>human</w:t>
            </w:r>
          </w:p>
        </w:tc>
        <w:tc>
          <w:tcPr>
            <w:tcW w:w="2268" w:type="dxa"/>
          </w:tcPr>
          <w:p w14:paraId="4E49B705" w14:textId="74BF08A3" w:rsidR="00A13EB3" w:rsidRDefault="00BA3460" w:rsidP="0022303B">
            <w:r>
              <w:t>ø</w:t>
            </w:r>
          </w:p>
        </w:tc>
        <w:tc>
          <w:tcPr>
            <w:tcW w:w="2664" w:type="dxa"/>
          </w:tcPr>
          <w:p w14:paraId="7CFF10C1" w14:textId="3F5373B3" w:rsidR="00A13EB3" w:rsidRDefault="00A13EB3" w:rsidP="0022303B">
            <w:r>
              <w:t>MC1R antagonist with agonist effect on MC3R, MC4R and MC5R</w:t>
            </w:r>
          </w:p>
        </w:tc>
      </w:tr>
      <w:tr w:rsidR="00A4731B" w14:paraId="5FDA1D12" w14:textId="77777777" w:rsidTr="0022303B">
        <w:trPr>
          <w:trHeight w:val="21"/>
        </w:trPr>
        <w:tc>
          <w:tcPr>
            <w:tcW w:w="2940" w:type="dxa"/>
          </w:tcPr>
          <w:p w14:paraId="4A495814" w14:textId="196D915C" w:rsidR="00A13EB3" w:rsidRDefault="00A13EB3" w:rsidP="0022303B">
            <w:r>
              <w:t>c</w:t>
            </w:r>
            <w:r>
              <w:rPr>
                <w:rFonts w:cs="Times New Roman"/>
                <w:lang w:val="fr-FR"/>
              </w:rPr>
              <w:t>[</w:t>
            </w:r>
            <w:proofErr w:type="spellStart"/>
            <w:r>
              <w:rPr>
                <w:rFonts w:cs="Times New Roman"/>
                <w:lang w:val="fr-FR"/>
              </w:rPr>
              <w:t>Gly</w:t>
            </w:r>
            <w:proofErr w:type="spellEnd"/>
            <w:r>
              <w:rPr>
                <w:rFonts w:cs="Times New Roman"/>
                <w:lang w:val="fr-FR"/>
              </w:rPr>
              <w:t>-</w:t>
            </w:r>
            <w:proofErr w:type="spellStart"/>
            <w:r>
              <w:rPr>
                <w:rFonts w:cs="Times New Roman"/>
                <w:lang w:val="fr-FR"/>
              </w:rPr>
              <w:t>Cpg</w:t>
            </w:r>
            <w:proofErr w:type="spellEnd"/>
            <w:r>
              <w:rPr>
                <w:rFonts w:cs="Times New Roman"/>
                <w:lang w:val="fr-FR"/>
              </w:rPr>
              <w:t>-D-</w:t>
            </w:r>
            <w:proofErr w:type="spellStart"/>
            <w:r>
              <w:rPr>
                <w:rFonts w:cs="Times New Roman"/>
                <w:lang w:val="fr-FR"/>
              </w:rPr>
              <w:t>Nal</w:t>
            </w:r>
            <w:proofErr w:type="spellEnd"/>
            <w:r>
              <w:rPr>
                <w:rFonts w:cs="Times New Roman"/>
                <w:lang w:val="fr-FR"/>
              </w:rPr>
              <w:t>(2’)-</w:t>
            </w:r>
            <w:proofErr w:type="spellStart"/>
            <w:r>
              <w:rPr>
                <w:rFonts w:cs="Times New Roman"/>
                <w:lang w:val="fr-FR"/>
              </w:rPr>
              <w:t>Arg</w:t>
            </w:r>
            <w:proofErr w:type="spellEnd"/>
            <w:r>
              <w:rPr>
                <w:rFonts w:cs="Times New Roman"/>
                <w:lang w:val="fr-FR"/>
              </w:rPr>
              <w:t>-</w:t>
            </w:r>
            <w:proofErr w:type="spellStart"/>
            <w:r>
              <w:rPr>
                <w:rFonts w:cs="Times New Roman"/>
                <w:lang w:val="fr-FR"/>
              </w:rPr>
              <w:t>Trp</w:t>
            </w:r>
            <w:proofErr w:type="spellEnd"/>
            <w:r>
              <w:rPr>
                <w:rFonts w:cs="Times New Roman"/>
                <w:lang w:val="fr-FR"/>
              </w:rPr>
              <w:t>-Glu</w:t>
            </w:r>
            <w:r w:rsidRPr="001731B2">
              <w:rPr>
                <w:rFonts w:cs="Times New Roman"/>
                <w:lang w:val="fr-FR"/>
              </w:rPr>
              <w:sym w:font="Symbol" w:char="F05D"/>
            </w:r>
            <w:r>
              <w:rPr>
                <w:rFonts w:cs="Times New Roman"/>
                <w:lang w:val="fr-FR"/>
              </w:rPr>
              <w:t>-Val-Val-Gly-NH</w:t>
            </w:r>
            <w:r w:rsidRPr="00892447">
              <w:rPr>
                <w:rFonts w:cs="Times New Roman"/>
                <w:vertAlign w:val="subscript"/>
                <w:lang w:val="fr-FR"/>
              </w:rPr>
              <w:t>2</w:t>
            </w:r>
            <w:r>
              <w:rPr>
                <w:rFonts w:cs="Times New Roman"/>
                <w:vertAlign w:val="subscript"/>
                <w:lang w:val="fr-FR"/>
              </w:rPr>
              <w:fldChar w:fldCharType="begin"/>
            </w:r>
            <w:r w:rsidR="001D0726">
              <w:rPr>
                <w:rFonts w:cs="Times New Roman"/>
                <w:vertAlign w:val="subscript"/>
                <w:lang w:val="fr-FR"/>
              </w:rPr>
              <w:instrText xml:space="preserve"> ADDIN EN.CITE &lt;EndNote&gt;&lt;Cite&gt;&lt;Author&gt;Han&lt;/Author&gt;&lt;Year&gt;2003&lt;/Year&gt;&lt;RecNum&gt;257&lt;/RecNum&gt;&lt;DisplayText&gt;&lt;style face="superscript"&gt;34&lt;/style&gt;&lt;/DisplayText&gt;&lt;record&gt;&lt;rec-number&gt;257&lt;/rec-number&gt;&lt;foreign-keys&gt;&lt;key app="EN" db-id="tdp9fzzejvs5wdeepv95ssxdsa59ataax0zt" timestamp="1483022204"&gt;257&lt;/key&gt;&lt;/foreign-keys&gt;&lt;ref-type name="Journal Article"&gt;17&lt;/ref-type&gt;&lt;contributors&gt;&lt;authors&gt;&lt;author&gt;Han, G.&lt;/author&gt;&lt;author&gt;Quillan, J. M.&lt;/author&gt;&lt;author&gt;Carlson, K.&lt;/author&gt;&lt;author&gt;Sadee, W.&lt;/author&gt;&lt;author&gt;Hruby, V. J.&lt;/author&gt;&lt;/authors&gt;&lt;/contributors&gt;&lt;auth-address&gt;Department of Chemistry, University of Arizona, Tucson, Arizona 85721, USA.&lt;/auth-address&gt;&lt;titles&gt;&lt;title&gt;Design of novel chimeric melanotropin-deltorphin analogues. Discovery of the first potent human melanocortin 1 receptor antagonist&lt;/title&gt;&lt;secondary-title&gt;J Med Chem&lt;/secondary-title&gt;&lt;/titles&gt;&lt;periodical&gt;&lt;full-title&gt;J Med Chem&lt;/full-title&gt;&lt;/periodical&gt;&lt;pages&gt;810-9&lt;/pages&gt;&lt;volume&gt;46&lt;/volume&gt;&lt;number&gt;5&lt;/number&gt;&lt;keywords&gt;&lt;keyword&gt;Animals&lt;/keyword&gt;&lt;keyword&gt;Cells, Cultured&lt;/keyword&gt;&lt;keyword&gt;Cyclization&lt;/keyword&gt;&lt;keyword&gt;Humans&lt;/keyword&gt;&lt;keyword&gt;Ligands&lt;/keyword&gt;&lt;keyword&gt;Melanocyte-Stimulating Hormones/*chemistry&lt;/keyword&gt;&lt;keyword&gt;Oligopeptides/chemical synthesis/*chemistry/pharmacology&lt;/keyword&gt;&lt;keyword&gt;Peptides, Cyclic/chemical synthesis/*chemistry/pharmacology&lt;/keyword&gt;&lt;keyword&gt;Receptors, Corticotropin/*antagonists &amp;amp; inhibitors/metabolism&lt;/keyword&gt;&lt;keyword&gt;Receptors, Melanocortin&lt;/keyword&gt;&lt;keyword&gt;Xenopus laevis&lt;/keyword&gt;&lt;/keywords&gt;&lt;dates&gt;&lt;year&gt;2003&lt;/year&gt;&lt;pub-dates&gt;&lt;date&gt;Feb 27&lt;/date&gt;&lt;/pub-dates&gt;&lt;/dates&gt;&lt;isbn&gt;0022-2623 (Print)&amp;#xD;0022-2623 (Linking)&lt;/isbn&gt;&lt;accession-num&gt;12593660&lt;/accession-num&gt;&lt;urls&gt;&lt;related-urls&gt;&lt;url&gt;http://www.ncbi.nlm.nih.gov/pubmed/12593660&lt;/url&gt;&lt;/related-urls&gt;&lt;/urls&gt;&lt;electronic-resource-num&gt;10.1021/jm020355o&lt;/electronic-resource-num&gt;&lt;/record&gt;&lt;/Cite&gt;&lt;/EndNote&gt;</w:instrText>
            </w:r>
            <w:r>
              <w:rPr>
                <w:rFonts w:cs="Times New Roman"/>
                <w:vertAlign w:val="subscript"/>
                <w:lang w:val="fr-FR"/>
              </w:rPr>
              <w:fldChar w:fldCharType="separate"/>
            </w:r>
            <w:r w:rsidR="001D0726" w:rsidRPr="001D0726">
              <w:rPr>
                <w:rFonts w:cs="Times New Roman"/>
                <w:noProof/>
                <w:vertAlign w:val="superscript"/>
                <w:lang w:val="fr-FR"/>
              </w:rPr>
              <w:t>34</w:t>
            </w:r>
            <w:r>
              <w:rPr>
                <w:rFonts w:cs="Times New Roman"/>
                <w:vertAlign w:val="subscript"/>
                <w:lang w:val="fr-FR"/>
              </w:rPr>
              <w:fldChar w:fldCharType="end"/>
            </w:r>
          </w:p>
        </w:tc>
        <w:tc>
          <w:tcPr>
            <w:tcW w:w="2300" w:type="dxa"/>
          </w:tcPr>
          <w:p w14:paraId="6EA0681F" w14:textId="77777777" w:rsidR="00B9648A" w:rsidRDefault="00B9648A" w:rsidP="0022303B">
            <w:pPr>
              <w:rPr>
                <w:rFonts w:eastAsia="Times New Roman" w:cs="Times New Roman"/>
              </w:rPr>
            </w:pPr>
            <w:r>
              <w:rPr>
                <w:rStyle w:val="highlight"/>
                <w:rFonts w:eastAsia="Times New Roman" w:cs="Times New Roman"/>
              </w:rPr>
              <w:t>melanocortin</w:t>
            </w:r>
            <w:r>
              <w:rPr>
                <w:rFonts w:eastAsia="Times New Roman" w:cs="Times New Roman"/>
              </w:rPr>
              <w:t>-</w:t>
            </w:r>
            <w:r>
              <w:rPr>
                <w:rStyle w:val="highlight"/>
                <w:rFonts w:eastAsia="Times New Roman" w:cs="Times New Roman"/>
              </w:rPr>
              <w:t>1</w:t>
            </w:r>
            <w:r>
              <w:rPr>
                <w:rFonts w:eastAsia="Times New Roman" w:cs="Times New Roman"/>
              </w:rPr>
              <w:t xml:space="preserve"> (MC1) </w:t>
            </w:r>
            <w:r>
              <w:rPr>
                <w:rStyle w:val="highlight"/>
                <w:rFonts w:eastAsia="Times New Roman" w:cs="Times New Roman"/>
              </w:rPr>
              <w:t>receptor</w:t>
            </w:r>
            <w:r>
              <w:rPr>
                <w:rFonts w:eastAsia="Times New Roman" w:cs="Times New Roman"/>
              </w:rPr>
              <w:t xml:space="preserve"> from Xenopus frog skin</w:t>
            </w:r>
          </w:p>
          <w:p w14:paraId="7985F45D" w14:textId="77777777" w:rsidR="00B9648A" w:rsidRDefault="00B9648A" w:rsidP="0022303B">
            <w:pPr>
              <w:rPr>
                <w:rFonts w:eastAsia="Times New Roman" w:cs="Times New Roman"/>
              </w:rPr>
            </w:pPr>
            <w:r>
              <w:rPr>
                <w:rFonts w:eastAsia="Times New Roman" w:cs="Times New Roman"/>
              </w:rPr>
              <w:t xml:space="preserve"> </w:t>
            </w:r>
          </w:p>
          <w:p w14:paraId="18DBCF64" w14:textId="22FC7CE9" w:rsidR="00A13EB3" w:rsidRDefault="00B9648A" w:rsidP="0022303B">
            <w:r>
              <w:rPr>
                <w:rFonts w:eastAsia="Times New Roman" w:cs="Times New Roman"/>
              </w:rPr>
              <w:t xml:space="preserve">recombinant </w:t>
            </w:r>
            <w:r>
              <w:rPr>
                <w:rStyle w:val="highlight"/>
                <w:rFonts w:eastAsia="Times New Roman" w:cs="Times New Roman"/>
              </w:rPr>
              <w:t>human</w:t>
            </w:r>
            <w:r>
              <w:rPr>
                <w:rFonts w:eastAsia="Times New Roman" w:cs="Times New Roman"/>
              </w:rPr>
              <w:t xml:space="preserve"> MC1, MC3, and MC4 receptors expressed </w:t>
            </w:r>
            <w:r>
              <w:rPr>
                <w:rFonts w:eastAsia="Times New Roman" w:cs="Times New Roman"/>
              </w:rPr>
              <w:lastRenderedPageBreak/>
              <w:t xml:space="preserve">in </w:t>
            </w:r>
            <w:r>
              <w:rPr>
                <w:rStyle w:val="highlight"/>
                <w:rFonts w:eastAsia="Times New Roman" w:cs="Times New Roman"/>
              </w:rPr>
              <w:t>human</w:t>
            </w:r>
            <w:r>
              <w:rPr>
                <w:rFonts w:eastAsia="Times New Roman" w:cs="Times New Roman"/>
              </w:rPr>
              <w:t xml:space="preserve"> embryonic kidney (HEK) cells</w:t>
            </w:r>
          </w:p>
        </w:tc>
        <w:tc>
          <w:tcPr>
            <w:tcW w:w="2268" w:type="dxa"/>
          </w:tcPr>
          <w:p w14:paraId="7AC4D872" w14:textId="5FBB47C7" w:rsidR="00A13EB3" w:rsidRDefault="00BA3460" w:rsidP="0022303B">
            <w:r>
              <w:lastRenderedPageBreak/>
              <w:t>ø</w:t>
            </w:r>
          </w:p>
        </w:tc>
        <w:tc>
          <w:tcPr>
            <w:tcW w:w="2664" w:type="dxa"/>
          </w:tcPr>
          <w:p w14:paraId="6CB07DCE" w14:textId="31900494" w:rsidR="00A13EB3" w:rsidRDefault="00A13EB3" w:rsidP="0022303B">
            <w:r>
              <w:t>MC1R antagonist but highly selective versus human MC4R and modestly selective versus MC3R</w:t>
            </w:r>
          </w:p>
        </w:tc>
      </w:tr>
      <w:tr w:rsidR="00A4731B" w14:paraId="479A4980" w14:textId="77777777" w:rsidTr="0022303B">
        <w:trPr>
          <w:trHeight w:val="28"/>
        </w:trPr>
        <w:tc>
          <w:tcPr>
            <w:tcW w:w="2940" w:type="dxa"/>
          </w:tcPr>
          <w:p w14:paraId="4D9A34C6" w14:textId="1AC76BF8" w:rsidR="00A13EB3" w:rsidRDefault="00A13EB3" w:rsidP="0022303B">
            <w:r>
              <w:lastRenderedPageBreak/>
              <w:t>N-methyltryptophan instead of Trp at position 9 of ACTH 1-24</w:t>
            </w:r>
            <w:r>
              <w:fldChar w:fldCharType="begin"/>
            </w:r>
            <w:r>
              <w:instrText xml:space="preserve"> ADDIN EN.CITE &lt;EndNote&gt;&lt;Cite&gt;&lt;Author&gt;Hofmann&lt;/Author&gt;&lt;Year&gt;1974&lt;/Year&gt;&lt;RecNum&gt;231&lt;/RecNum&gt;&lt;DisplayText&gt;&lt;style face="superscript"&gt;14&lt;/style&gt;&lt;/DisplayText&gt;&lt;record&gt;&lt;rec-number&gt;231&lt;/rec-number&gt;&lt;foreign-keys&gt;&lt;key app="EN" db-id="tdp9fzzejvs5wdeepv95ssxdsa59ataax0zt" timestamp="1482799248"&gt;231&lt;/key&gt;&lt;/foreign-keys&gt;&lt;ref-type name="Journal Article"&gt;17&lt;/ref-type&gt;&lt;contributors&gt;&lt;authors&gt;&lt;author&gt;Hofmann, K.&lt;/author&gt;&lt;author&gt;Montibeller, J. A.&lt;/author&gt;&lt;author&gt;Finn, F. M.&lt;/author&gt;&lt;/authors&gt;&lt;/contributors&gt;&lt;titles&gt;&lt;title&gt;ACTH antagonists&lt;/title&gt;&lt;secondary-title&gt;Proc Natl Acad Sci U S A&lt;/secondary-title&gt;&lt;/titles&gt;&lt;periodical&gt;&lt;full-title&gt;Proc Natl Acad Sci U S A&lt;/full-title&gt;&lt;/periodical&gt;&lt;pages&gt;80-3&lt;/pages&gt;&lt;volume&gt;71&lt;/volume&gt;&lt;number&gt;1&lt;/number&gt;&lt;keywords&gt;&lt;keyword&gt;Adenylyl Cyclases/metabolism&lt;/keyword&gt;&lt;keyword&gt;Adrenal Glands/cytology/metabolism&lt;/keyword&gt;&lt;keyword&gt;Adrenocorticotropic Hormone/*antagonists &amp;amp; inhibitors/metabolism/pharmacology&lt;/keyword&gt;&lt;keyword&gt;Amino Acid Sequence&lt;/keyword&gt;&lt;keyword&gt;Animals&lt;/keyword&gt;&lt;keyword&gt;Binding Sites&lt;/keyword&gt;&lt;keyword&gt;Cattle&lt;/keyword&gt;&lt;keyword&gt;Cell Membrane/enzymology/metabolism&lt;/keyword&gt;&lt;keyword&gt;Cyclic AMP/biosynthesis&lt;/keyword&gt;&lt;keyword&gt;Enzyme Activation&lt;/keyword&gt;&lt;keyword&gt;Fluorides/pharmacology&lt;/keyword&gt;&lt;keyword&gt;In Vitro Techniques&lt;/keyword&gt;&lt;keyword&gt;Receptors, Cell Surface&lt;/keyword&gt;&lt;keyword&gt;Stimulation, Chemical&lt;/keyword&gt;&lt;keyword&gt;Structure-Activity Relationship&lt;/keyword&gt;&lt;/keywords&gt;&lt;dates&gt;&lt;year&gt;1974&lt;/year&gt;&lt;pub-dates&gt;&lt;date&gt;Jan&lt;/date&gt;&lt;/pub-dates&gt;&lt;/dates&gt;&lt;isbn&gt;0027-8424 (Print)&amp;#xD;0027-8424 (Linking)&lt;/isbn&gt;&lt;accession-num&gt;4359333&lt;/accession-num&gt;&lt;urls&gt;&lt;related-urls&gt;&lt;url&gt;http://www.ncbi.nlm.nih.gov/pubmed/4359333&lt;/url&gt;&lt;/related-urls&gt;&lt;/urls&gt;&lt;custom2&gt;PMC387936&lt;/custom2&gt;&lt;/record&gt;&lt;/Cite&gt;&lt;/EndNote&gt;</w:instrText>
            </w:r>
            <w:r>
              <w:fldChar w:fldCharType="separate"/>
            </w:r>
            <w:r w:rsidRPr="00A13EB3">
              <w:rPr>
                <w:noProof/>
                <w:vertAlign w:val="superscript"/>
              </w:rPr>
              <w:t>14</w:t>
            </w:r>
            <w:r>
              <w:fldChar w:fldCharType="end"/>
            </w:r>
          </w:p>
        </w:tc>
        <w:tc>
          <w:tcPr>
            <w:tcW w:w="2300" w:type="dxa"/>
          </w:tcPr>
          <w:p w14:paraId="51A4BC14" w14:textId="6EE1892D" w:rsidR="00A13EB3" w:rsidRDefault="00B60FFC" w:rsidP="0022303B">
            <w:r>
              <w:t>Bovine</w:t>
            </w:r>
          </w:p>
        </w:tc>
        <w:tc>
          <w:tcPr>
            <w:tcW w:w="2268" w:type="dxa"/>
          </w:tcPr>
          <w:p w14:paraId="2FE765B9" w14:textId="2EBD9328" w:rsidR="00A13EB3" w:rsidRDefault="00BA3460" w:rsidP="0022303B">
            <w:r>
              <w:t>ø</w:t>
            </w:r>
          </w:p>
        </w:tc>
        <w:tc>
          <w:tcPr>
            <w:tcW w:w="2664" w:type="dxa"/>
          </w:tcPr>
          <w:p w14:paraId="5B364338" w14:textId="6E9E2735" w:rsidR="00A13EB3" w:rsidRDefault="00E33317" w:rsidP="0022303B">
            <w:r>
              <w:t>MC2R antagonist</w:t>
            </w:r>
          </w:p>
        </w:tc>
      </w:tr>
      <w:tr w:rsidR="00A4731B" w14:paraId="7697F5A8" w14:textId="77777777" w:rsidTr="0022303B">
        <w:trPr>
          <w:trHeight w:val="21"/>
        </w:trPr>
        <w:tc>
          <w:tcPr>
            <w:tcW w:w="2940" w:type="dxa"/>
          </w:tcPr>
          <w:p w14:paraId="532F27AC" w14:textId="0831BEBD" w:rsidR="00A13EB3" w:rsidRDefault="00A13EB3" w:rsidP="0022303B">
            <w:r>
              <w:t>Synthetic peptide GKVLKKRR (fragments 81-88 of pro IL 1</w:t>
            </w:r>
            <w:r>
              <w:rPr>
                <w:rFonts w:cs="Times New Roman"/>
                <w:lang w:val="fr-FR"/>
              </w:rPr>
              <w:sym w:font="Symbol" w:char="F061"/>
            </w:r>
            <w:r>
              <w:rPr>
                <w:rFonts w:cs="Times New Roman"/>
                <w:lang w:val="fr-FR"/>
              </w:rPr>
              <w:t xml:space="preserve"> </w:t>
            </w:r>
            <w:proofErr w:type="spellStart"/>
            <w:r>
              <w:rPr>
                <w:rFonts w:cs="Times New Roman"/>
                <w:lang w:val="fr-FR"/>
              </w:rPr>
              <w:t>protein</w:t>
            </w:r>
            <w:proofErr w:type="spellEnd"/>
            <w:r>
              <w:rPr>
                <w:rFonts w:cs="Times New Roman"/>
                <w:lang w:val="fr-FR"/>
              </w:rPr>
              <w:t>)</w:t>
            </w:r>
            <w:r>
              <w:rPr>
                <w:rFonts w:cs="Times New Roman"/>
                <w:lang w:val="fr-FR"/>
              </w:rPr>
              <w:fldChar w:fldCharType="begin">
                <w:fldData xml:space="preserve">PEVuZE5vdGU+PENpdGU+PEF1dGhvcj5WYW5pbmE8L0F1dGhvcj48WWVhcj4yMDA2PC9ZZWFyPjxS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</w:fldData>
              </w:fldChar>
            </w:r>
            <w:r w:rsidR="001D0726">
              <w:rPr>
                <w:rFonts w:cs="Times New Roman"/>
                <w:lang w:val="fr-FR"/>
              </w:rPr>
              <w:instrText xml:space="preserve"> ADDIN EN.CITE  </w:instrText>
            </w:r>
            <w:r w:rsidR="001D0726">
              <w:rPr>
                <w:rFonts w:cs="Times New Roman"/>
                <w:lang w:val="fr-FR"/>
              </w:rPr>
              <w:fldChar w:fldCharType="begin">
                <w:fldData xml:space="preserve">PEVuZE5vdGU+PENpdGU+PEF1dGhvcj5WYW5pbmE8L0F1dGhvcj48WWVhcj4yMDA2PC9ZZWFyPjxS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</w:fldData>
              </w:fldChar>
            </w:r>
            <w:r w:rsidR="001D0726">
              <w:rPr>
                <w:rFonts w:cs="Times New Roman"/>
                <w:lang w:val="fr-FR"/>
              </w:rPr>
              <w:instrText xml:space="preserve"> ADDIN EN.CITE.DATA  </w:instrText>
            </w:r>
            <w:r w:rsidR="001D0726">
              <w:rPr>
                <w:rFonts w:cs="Times New Roman"/>
                <w:lang w:val="fr-FR"/>
              </w:rPr>
            </w:r>
            <w:r w:rsidR="001D0726">
              <w:rPr>
                <w:rFonts w:cs="Times New Roman"/>
                <w:lang w:val="fr-FR"/>
              </w:rPr>
              <w:fldChar w:fldCharType="end"/>
            </w:r>
            <w:r>
              <w:rPr>
                <w:rFonts w:cs="Times New Roman"/>
                <w:lang w:val="fr-FR"/>
              </w:rPr>
            </w:r>
            <w:r>
              <w:rPr>
                <w:rFonts w:cs="Times New Roman"/>
                <w:lang w:val="fr-FR"/>
              </w:rPr>
              <w:fldChar w:fldCharType="separate"/>
            </w:r>
            <w:r w:rsidR="001D0726" w:rsidRPr="001D0726">
              <w:rPr>
                <w:rFonts w:cs="Times New Roman"/>
                <w:noProof/>
                <w:vertAlign w:val="superscript"/>
                <w:lang w:val="fr-FR"/>
              </w:rPr>
              <w:t>35</w:t>
            </w:r>
            <w:r>
              <w:rPr>
                <w:rFonts w:cs="Times New Roman"/>
                <w:lang w:val="fr-FR"/>
              </w:rPr>
              <w:fldChar w:fldCharType="end"/>
            </w:r>
          </w:p>
        </w:tc>
        <w:tc>
          <w:tcPr>
            <w:tcW w:w="2300" w:type="dxa"/>
          </w:tcPr>
          <w:p w14:paraId="499C126B" w14:textId="6F193AFC" w:rsidR="00A13EB3" w:rsidRDefault="008A16A9" w:rsidP="0022303B">
            <w:r>
              <w:t>Rat</w:t>
            </w:r>
          </w:p>
        </w:tc>
        <w:tc>
          <w:tcPr>
            <w:tcW w:w="2268" w:type="dxa"/>
          </w:tcPr>
          <w:p w14:paraId="5311DA9C" w14:textId="39C334A8" w:rsidR="00A13EB3" w:rsidRDefault="00BA3460" w:rsidP="0022303B">
            <w:r>
              <w:t>ø</w:t>
            </w:r>
          </w:p>
        </w:tc>
        <w:tc>
          <w:tcPr>
            <w:tcW w:w="2664" w:type="dxa"/>
          </w:tcPr>
          <w:p w14:paraId="6EFC6670" w14:textId="75EE855F" w:rsidR="00A13EB3" w:rsidRDefault="00A13EB3" w:rsidP="0022303B">
            <w:r>
              <w:t>MC2R antagonist</w:t>
            </w:r>
          </w:p>
        </w:tc>
      </w:tr>
      <w:tr w:rsidR="00A4731B" w14:paraId="1F120D4A" w14:textId="77777777" w:rsidTr="0022303B">
        <w:trPr>
          <w:trHeight w:val="21"/>
        </w:trPr>
        <w:tc>
          <w:tcPr>
            <w:tcW w:w="2940" w:type="dxa"/>
          </w:tcPr>
          <w:p w14:paraId="3EB8319B" w14:textId="6E8401FF" w:rsidR="00A13EB3" w:rsidRDefault="00A13EB3" w:rsidP="0022303B">
            <w:r>
              <w:rPr>
                <w:rFonts w:cs="Times New Roman"/>
                <w:lang w:val="fr-FR"/>
              </w:rPr>
              <w:t>[D-Trp</w:t>
            </w:r>
            <w:r w:rsidRPr="00940982">
              <w:rPr>
                <w:rFonts w:cs="Times New Roman"/>
                <w:vertAlign w:val="superscript"/>
                <w:lang w:val="fr-FR"/>
              </w:rPr>
              <w:t>8</w:t>
            </w:r>
            <w:r w:rsidRPr="001731B2">
              <w:rPr>
                <w:rFonts w:cs="Times New Roman"/>
                <w:lang w:val="fr-FR"/>
              </w:rPr>
              <w:sym w:font="Symbol" w:char="F05D"/>
            </w:r>
            <w:r>
              <w:rPr>
                <w:rFonts w:cs="Times New Roman"/>
                <w:lang w:val="fr-FR"/>
              </w:rPr>
              <w:sym w:font="Symbol" w:char="F067"/>
            </w:r>
            <w:r>
              <w:rPr>
                <w:rFonts w:cs="Times New Roman"/>
                <w:lang w:val="fr-FR"/>
              </w:rPr>
              <w:t>-MSH</w:t>
            </w:r>
            <w:r>
              <w:rPr>
                <w:rFonts w:cs="Times New Roman"/>
                <w:lang w:val="fr-FR"/>
              </w:rPr>
              <w:fldChar w:fldCharType="begin"/>
            </w:r>
            <w:r w:rsidR="001D0726">
              <w:rPr>
                <w:rFonts w:cs="Times New Roman"/>
                <w:lang w:val="fr-FR"/>
              </w:rPr>
              <w:instrText xml:space="preserve"> ADDIN EN.CITE &lt;EndNote&gt;&lt;Cite&gt;&lt;Author&gt;Marks&lt;/Author&gt;&lt;Year&gt;2006&lt;/Year&gt;&lt;RecNum&gt;259&lt;/RecNum&gt;&lt;DisplayText&gt;&lt;style face="superscript"&gt;36&lt;/style&gt;&lt;/DisplayText&gt;&lt;record&gt;&lt;rec-number&gt;259&lt;/rec-number&gt;&lt;foreign-keys&gt;&lt;key app="EN" db-id="tdp9fzzejvs5wdeepv95ssxdsa59ataax0zt" timestamp="1483025547"&gt;259&lt;/key&gt;&lt;/foreign-keys&gt;&lt;ref-type name="Journal Article"&gt;17&lt;/ref-type&gt;&lt;contributors&gt;&lt;authors&gt;&lt;author&gt;Marks, D. L.&lt;/author&gt;&lt;author&gt;Hruby, V.&lt;/author&gt;&lt;author&gt;Brookhart, G.&lt;/author&gt;&lt;author&gt;Cone, R. D.&lt;/author&gt;&lt;/authors&gt;&lt;/contributors&gt;&lt;auth-address&gt;Department of Pediatric Endocrinology, Oregon Health &amp;amp; Sciences University, Portland, OR 97201, USA. marksd@ohsu.edu&lt;/auth-address&gt;&lt;titles&gt;&lt;title&gt;The regulation of food intake by selective stimulation of the type 3 melanocortin receptor (MC3R)&lt;/title&gt;&lt;secondary-title&gt;Peptides&lt;/secondary-title&gt;&lt;/titles&gt;&lt;periodical&gt;&lt;full-title&gt;Peptides&lt;/full-title&gt;&lt;abbr-1&gt;Peptides&lt;/abbr-1&gt;&lt;/periodical&gt;&lt;pages&gt;259-64&lt;/pages&gt;&lt;volume&gt;27&lt;/volume&gt;&lt;number&gt;2&lt;/number&gt;&lt;keywords&gt;&lt;keyword&gt;Animals&lt;/keyword&gt;&lt;keyword&gt;Appetite Regulation/drug effects/*physiology&lt;/keyword&gt;&lt;keyword&gt;Arcuate Nucleus of Hypothalamus/drug effects/*physiology&lt;/keyword&gt;&lt;keyword&gt;Circadian Rhythm&lt;/keyword&gt;&lt;keyword&gt;Dose-Response Relationship, Drug&lt;/keyword&gt;&lt;keyword&gt;Drug Administration Schedule&lt;/keyword&gt;&lt;keyword&gt;Eating/*drug effects/physiology&lt;/keyword&gt;&lt;keyword&gt;Mice&lt;/keyword&gt;&lt;keyword&gt;Mice, Inbred C57BL&lt;/keyword&gt;&lt;keyword&gt;Mice, Knockout&lt;/keyword&gt;&lt;keyword&gt;Receptor, Melanocortin, Type 3/*agonists/*physiology&lt;/keyword&gt;&lt;keyword&gt;gamma-MSH/administration &amp;amp; dosage/*pharmacology&lt;/keyword&gt;&lt;/keywords&gt;&lt;dates&gt;&lt;year&gt;2006&lt;/year&gt;&lt;pub-dates&gt;&lt;date&gt;Feb&lt;/date&gt;&lt;/pub-dates&gt;&lt;/dates&gt;&lt;isbn&gt;0196-9781 (Print)&amp;#xD;0196-9781 (Linking)&lt;/isbn&gt;&lt;accession-num&gt;16274853&lt;/accession-num&gt;&lt;urls&gt;&lt;related-urls&gt;&lt;url&gt;http://www.ncbi.nlm.nih.gov/pubmed/16274853&lt;/url&gt;&lt;/related-urls&gt;&lt;/urls&gt;&lt;custom2&gt;PMC1679957&lt;/custom2&gt;&lt;electronic-resource-num&gt;10.1016/j.peptides.2005.01.025&lt;/electronic-resource-num&gt;&lt;/record&gt;&lt;/Cite&gt;&lt;/EndNote&gt;</w:instrText>
            </w:r>
            <w:r>
              <w:rPr>
                <w:rFonts w:cs="Times New Roman"/>
                <w:lang w:val="fr-FR"/>
              </w:rPr>
              <w:fldChar w:fldCharType="separate"/>
            </w:r>
            <w:r w:rsidR="001D0726" w:rsidRPr="001D0726">
              <w:rPr>
                <w:rFonts w:cs="Times New Roman"/>
                <w:noProof/>
                <w:vertAlign w:val="superscript"/>
                <w:lang w:val="fr-FR"/>
              </w:rPr>
              <w:t>36</w:t>
            </w:r>
            <w:r>
              <w:rPr>
                <w:rFonts w:cs="Times New Roman"/>
                <w:lang w:val="fr-FR"/>
              </w:rPr>
              <w:fldChar w:fldCharType="end"/>
            </w:r>
          </w:p>
        </w:tc>
        <w:tc>
          <w:tcPr>
            <w:tcW w:w="2300" w:type="dxa"/>
          </w:tcPr>
          <w:p w14:paraId="33DC2374" w14:textId="77777777" w:rsidR="00A13EB3" w:rsidRDefault="00047FAE" w:rsidP="0022303B">
            <w:pPr>
              <w:rPr>
                <w:rFonts w:eastAsia="Times New Roman" w:cs="Times New Roman"/>
              </w:rPr>
            </w:pPr>
            <w:r>
              <w:rPr>
                <w:rFonts w:eastAsia="Times New Roman" w:cs="Times New Roman"/>
              </w:rPr>
              <w:t>WT C57BL/6J mice</w:t>
            </w:r>
          </w:p>
          <w:p w14:paraId="2F2C0921" w14:textId="173D07D2" w:rsidR="00047FAE" w:rsidRDefault="00047FAE" w:rsidP="0022303B">
            <w:r>
              <w:rPr>
                <w:rFonts w:eastAsia="Times New Roman" w:cs="Times New Roman"/>
              </w:rPr>
              <w:t>MC3RKO mice and WT</w:t>
            </w:r>
          </w:p>
        </w:tc>
        <w:tc>
          <w:tcPr>
            <w:tcW w:w="2268" w:type="dxa"/>
          </w:tcPr>
          <w:p w14:paraId="3B53DFA6" w14:textId="10C7E3AE" w:rsidR="00A13EB3" w:rsidRDefault="00BA3460" w:rsidP="0022303B">
            <w:r>
              <w:t>ø</w:t>
            </w:r>
          </w:p>
        </w:tc>
        <w:tc>
          <w:tcPr>
            <w:tcW w:w="2664" w:type="dxa"/>
          </w:tcPr>
          <w:p w14:paraId="1BB7C311" w14:textId="7B49B329" w:rsidR="00A13EB3" w:rsidRDefault="00A13EB3" w:rsidP="0022303B">
            <w:r>
              <w:t>hMC3R selective agonist</w:t>
            </w:r>
          </w:p>
        </w:tc>
      </w:tr>
      <w:tr w:rsidR="00A4731B" w14:paraId="7CB7795D" w14:textId="77777777" w:rsidTr="0022303B">
        <w:trPr>
          <w:trHeight w:val="21"/>
        </w:trPr>
        <w:tc>
          <w:tcPr>
            <w:tcW w:w="2940" w:type="dxa"/>
          </w:tcPr>
          <w:p w14:paraId="4E0E2621" w14:textId="77777777" w:rsidR="00A13EB3" w:rsidRDefault="00A13EB3" w:rsidP="0022303B">
            <w:r>
              <w:t>ACTH(1-18)</w:t>
            </w:r>
          </w:p>
          <w:p w14:paraId="3E5BBAB7" w14:textId="77777777" w:rsidR="00A13EB3" w:rsidRPr="007D135B" w:rsidRDefault="00A13EB3" w:rsidP="0022303B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sz w:val="19"/>
                <w:szCs w:val="19"/>
                <w:lang w:val="fr-FR"/>
              </w:rPr>
            </w:pPr>
            <w:proofErr w:type="spellStart"/>
            <w:r w:rsidRPr="007D135B">
              <w:rPr>
                <w:rFonts w:cs="Times New Roman"/>
                <w:sz w:val="19"/>
                <w:szCs w:val="19"/>
                <w:lang w:val="fr-FR"/>
              </w:rPr>
              <w:t>Three</w:t>
            </w:r>
            <w:proofErr w:type="spellEnd"/>
          </w:p>
          <w:p w14:paraId="6016C716" w14:textId="77777777" w:rsidR="00A13EB3" w:rsidRPr="007D135B" w:rsidRDefault="00A13EB3" w:rsidP="0022303B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sz w:val="19"/>
                <w:szCs w:val="19"/>
                <w:lang w:val="fr-FR"/>
              </w:rPr>
            </w:pPr>
            <w:r w:rsidRPr="007D135B">
              <w:rPr>
                <w:rFonts w:cs="Times New Roman"/>
                <w:sz w:val="19"/>
                <w:szCs w:val="19"/>
                <w:lang w:val="fr-FR"/>
              </w:rPr>
              <w:t>modifications (</w:t>
            </w:r>
            <w:proofErr w:type="spellStart"/>
            <w:r w:rsidRPr="007D135B">
              <w:rPr>
                <w:rFonts w:cs="Times New Roman"/>
                <w:sz w:val="19"/>
                <w:szCs w:val="19"/>
                <w:lang w:val="fr-FR"/>
              </w:rPr>
              <w:t>DSer</w:t>
            </w:r>
            <w:proofErr w:type="spellEnd"/>
            <w:r w:rsidRPr="007D135B">
              <w:rPr>
                <w:rFonts w:cs="Times New Roman"/>
                <w:sz w:val="19"/>
                <w:szCs w:val="19"/>
                <w:lang w:val="fr-FR"/>
              </w:rPr>
              <w:t xml:space="preserve"> </w:t>
            </w:r>
            <w:proofErr w:type="spellStart"/>
            <w:r w:rsidRPr="007D135B">
              <w:rPr>
                <w:rFonts w:cs="Times New Roman"/>
                <w:sz w:val="19"/>
                <w:szCs w:val="19"/>
                <w:lang w:val="fr-FR"/>
              </w:rPr>
              <w:t>was</w:t>
            </w:r>
            <w:proofErr w:type="spellEnd"/>
            <w:r w:rsidRPr="007D135B">
              <w:rPr>
                <w:rFonts w:cs="Times New Roman"/>
                <w:sz w:val="19"/>
                <w:szCs w:val="19"/>
                <w:lang w:val="fr-FR"/>
              </w:rPr>
              <w:t xml:space="preserve"> </w:t>
            </w:r>
            <w:proofErr w:type="spellStart"/>
            <w:r w:rsidRPr="007D135B">
              <w:rPr>
                <w:rFonts w:cs="Times New Roman"/>
                <w:sz w:val="19"/>
                <w:szCs w:val="19"/>
                <w:lang w:val="fr-FR"/>
              </w:rPr>
              <w:t>introduced</w:t>
            </w:r>
            <w:proofErr w:type="spellEnd"/>
            <w:r w:rsidRPr="007D135B">
              <w:rPr>
                <w:rFonts w:cs="Times New Roman"/>
                <w:sz w:val="19"/>
                <w:szCs w:val="19"/>
                <w:lang w:val="fr-FR"/>
              </w:rPr>
              <w:t xml:space="preserve"> </w:t>
            </w:r>
            <w:proofErr w:type="spellStart"/>
            <w:r w:rsidRPr="007D135B">
              <w:rPr>
                <w:rFonts w:cs="Times New Roman"/>
                <w:sz w:val="19"/>
                <w:szCs w:val="19"/>
                <w:lang w:val="fr-FR"/>
              </w:rPr>
              <w:t>instead</w:t>
            </w:r>
            <w:proofErr w:type="spellEnd"/>
            <w:r w:rsidRPr="007D135B">
              <w:rPr>
                <w:rFonts w:cs="Times New Roman"/>
                <w:sz w:val="19"/>
                <w:szCs w:val="19"/>
                <w:lang w:val="fr-FR"/>
              </w:rPr>
              <w:t xml:space="preserve"> of </w:t>
            </w:r>
            <w:proofErr w:type="spellStart"/>
            <w:r w:rsidRPr="007D135B">
              <w:rPr>
                <w:rFonts w:cs="Times New Roman"/>
                <w:sz w:val="19"/>
                <w:szCs w:val="19"/>
                <w:lang w:val="fr-FR"/>
              </w:rPr>
              <w:t>Ser</w:t>
            </w:r>
            <w:proofErr w:type="spellEnd"/>
            <w:r w:rsidRPr="007D135B">
              <w:rPr>
                <w:rFonts w:cs="Times New Roman"/>
                <w:sz w:val="19"/>
                <w:szCs w:val="19"/>
                <w:lang w:val="fr-FR"/>
              </w:rPr>
              <w:t xml:space="preserve"> on the</w:t>
            </w:r>
          </w:p>
          <w:p w14:paraId="64E07134" w14:textId="77777777" w:rsidR="00A13EB3" w:rsidRPr="007D135B" w:rsidRDefault="00A13EB3" w:rsidP="0022303B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sz w:val="19"/>
                <w:szCs w:val="19"/>
                <w:lang w:val="fr-FR"/>
              </w:rPr>
            </w:pPr>
            <w:r w:rsidRPr="007D135B">
              <w:rPr>
                <w:rFonts w:cs="Times New Roman"/>
                <w:sz w:val="19"/>
                <w:szCs w:val="19"/>
                <w:lang w:val="fr-FR"/>
              </w:rPr>
              <w:t xml:space="preserve">position 1, the </w:t>
            </w:r>
            <w:proofErr w:type="spellStart"/>
            <w:r w:rsidRPr="007D135B">
              <w:rPr>
                <w:rFonts w:cs="Times New Roman"/>
                <w:sz w:val="19"/>
                <w:szCs w:val="19"/>
                <w:lang w:val="fr-FR"/>
              </w:rPr>
              <w:t>sequence</w:t>
            </w:r>
            <w:proofErr w:type="spellEnd"/>
            <w:r w:rsidRPr="007D135B">
              <w:rPr>
                <w:rFonts w:cs="Times New Roman"/>
                <w:sz w:val="19"/>
                <w:szCs w:val="19"/>
                <w:lang w:val="fr-FR"/>
              </w:rPr>
              <w:t xml:space="preserve"> 15-18 </w:t>
            </w:r>
            <w:proofErr w:type="spellStart"/>
            <w:r w:rsidRPr="007D135B">
              <w:rPr>
                <w:rFonts w:cs="Times New Roman"/>
                <w:sz w:val="19"/>
                <w:szCs w:val="19"/>
                <w:lang w:val="fr-FR"/>
              </w:rPr>
              <w:t>was</w:t>
            </w:r>
            <w:proofErr w:type="spellEnd"/>
            <w:r w:rsidRPr="007D135B">
              <w:rPr>
                <w:rFonts w:cs="Times New Roman"/>
                <w:sz w:val="19"/>
                <w:szCs w:val="19"/>
                <w:lang w:val="fr-FR"/>
              </w:rPr>
              <w:t xml:space="preserve"> </w:t>
            </w:r>
            <w:proofErr w:type="spellStart"/>
            <w:r w:rsidRPr="007D135B">
              <w:rPr>
                <w:rFonts w:cs="Times New Roman"/>
                <w:sz w:val="19"/>
                <w:szCs w:val="19"/>
                <w:lang w:val="fr-FR"/>
              </w:rPr>
              <w:t>changed</w:t>
            </w:r>
            <w:proofErr w:type="spellEnd"/>
            <w:r w:rsidRPr="007D135B">
              <w:rPr>
                <w:rFonts w:cs="Times New Roman"/>
                <w:sz w:val="19"/>
                <w:szCs w:val="19"/>
                <w:lang w:val="fr-FR"/>
              </w:rPr>
              <w:t xml:space="preserve"> to Lys-Lys-Lys-</w:t>
            </w:r>
          </w:p>
          <w:p w14:paraId="12949558" w14:textId="06390C55" w:rsidR="00A13EB3" w:rsidRDefault="00A13EB3" w:rsidP="0022303B">
            <w:r w:rsidRPr="007D135B">
              <w:rPr>
                <w:rFonts w:cs="Times New Roman"/>
                <w:sz w:val="19"/>
                <w:szCs w:val="19"/>
                <w:lang w:val="fr-FR"/>
              </w:rPr>
              <w:t xml:space="preserve">Lys and the C-terminus </w:t>
            </w:r>
            <w:proofErr w:type="spellStart"/>
            <w:r w:rsidRPr="007D135B">
              <w:rPr>
                <w:rFonts w:cs="Times New Roman"/>
                <w:sz w:val="19"/>
                <w:szCs w:val="19"/>
                <w:lang w:val="fr-FR"/>
              </w:rPr>
              <w:t>was</w:t>
            </w:r>
            <w:proofErr w:type="spellEnd"/>
            <w:r w:rsidRPr="007D135B">
              <w:rPr>
                <w:rFonts w:cs="Times New Roman"/>
                <w:sz w:val="19"/>
                <w:szCs w:val="19"/>
                <w:lang w:val="fr-FR"/>
              </w:rPr>
              <w:t xml:space="preserve"> </w:t>
            </w:r>
            <w:proofErr w:type="spellStart"/>
            <w:r w:rsidRPr="007D135B">
              <w:rPr>
                <w:rFonts w:cs="Times New Roman"/>
                <w:sz w:val="19"/>
                <w:szCs w:val="19"/>
                <w:lang w:val="fr-FR"/>
              </w:rPr>
              <w:t>amidated</w:t>
            </w:r>
            <w:proofErr w:type="spellEnd"/>
            <w:r w:rsidRPr="007D135B">
              <w:rPr>
                <w:rFonts w:cs="Times New Roman"/>
                <w:sz w:val="19"/>
                <w:szCs w:val="19"/>
                <w:lang w:val="fr-FR"/>
              </w:rPr>
              <w:t>)</w:t>
            </w:r>
            <w:r>
              <w:rPr>
                <w:rFonts w:cs="Times New Roman"/>
                <w:sz w:val="19"/>
                <w:szCs w:val="19"/>
                <w:lang w:val="fr-FR"/>
              </w:rPr>
              <w:fldChar w:fldCharType="begin"/>
            </w:r>
            <w:r>
              <w:rPr>
                <w:rFonts w:cs="Times New Roman"/>
                <w:sz w:val="19"/>
                <w:szCs w:val="19"/>
                <w:lang w:val="fr-FR"/>
              </w:rPr>
              <w:instrText xml:space="preserve"> ADDIN EN.CITE &lt;EndNote&gt;&lt;Cite&gt;&lt;Author&gt;Schwyzer&lt;/Author&gt;&lt;Year&gt;1977&lt;/Year&gt;&lt;RecNum&gt;70&lt;/RecNum&gt;&lt;DisplayText&gt;&lt;style face="superscript"&gt;8&lt;/style&gt;&lt;/DisplayText&gt;&lt;record&gt;&lt;rec-number&gt;70&lt;/rec-number&gt;&lt;foreign-keys&gt;&lt;key app="EN" db-id="tdp9fzzejvs5wdeepv95ssxdsa59ataax0zt" timestamp="1457967193"&gt;70&lt;/key&gt;&lt;/foreign-keys&gt;&lt;ref-type name="Journal Article"&gt;17&lt;/ref-type&gt;&lt;contributors&gt;&lt;authors&gt;&lt;author&gt;Schwyzer, R.&lt;/author&gt;&lt;/authors&gt;&lt;/contributors&gt;&lt;titles&gt;&lt;title&gt;ACTH: a short introductory review&lt;/title&gt;&lt;secondary-title&gt;Ann N Y Acad Sci&lt;/secondary-title&gt;&lt;/titles&gt;&lt;periodical&gt;&lt;full-title&gt;Ann N Y Acad Sci&lt;/full-title&gt;&lt;/periodical&gt;&lt;pages&gt;3-26&lt;/pages&gt;&lt;volume&gt;297&lt;/volume&gt;&lt;keywords&gt;&lt;keyword&gt;*Adrenocorticotropic Hormone/pharmacology&lt;/keyword&gt;&lt;keyword&gt;Melanocyte-Stimulating Hormones&lt;/keyword&gt;&lt;keyword&gt;Molecular Conformation&lt;/keyword&gt;&lt;keyword&gt;Structure-Activity Relationship&lt;/keyword&gt;&lt;/keywords&gt;&lt;dates&gt;&lt;year&gt;1977&lt;/year&gt;&lt;pub-dates&gt;&lt;date&gt;Oct 28&lt;/date&gt;&lt;/pub-dates&gt;&lt;/dates&gt;&lt;isbn&gt;0077-8923 (Print)&amp;#xD;0077-8923 (Linking)&lt;/isbn&gt;&lt;accession-num&gt;211904&lt;/accession-num&gt;&lt;urls&gt;&lt;related-urls&gt;&lt;url&gt;http://www.ncbi.nlm.nih.gov/pubmed/211904&lt;/url&gt;&lt;/related-urls&gt;&lt;/urls&gt;&lt;/record&gt;&lt;/Cite&gt;&lt;/EndNote&gt; </w:instrText>
            </w:r>
            <w:r>
              <w:rPr>
                <w:rFonts w:cs="Times New Roman"/>
                <w:sz w:val="19"/>
                <w:szCs w:val="19"/>
                <w:lang w:val="fr-FR"/>
              </w:rPr>
              <w:fldChar w:fldCharType="separate"/>
            </w:r>
            <w:r w:rsidRPr="007B61F8">
              <w:rPr>
                <w:rFonts w:cs="Times New Roman"/>
                <w:noProof/>
                <w:sz w:val="19"/>
                <w:szCs w:val="19"/>
                <w:vertAlign w:val="superscript"/>
                <w:lang w:val="fr-FR"/>
              </w:rPr>
              <w:t>8</w:t>
            </w:r>
            <w:r>
              <w:rPr>
                <w:rFonts w:cs="Times New Roman"/>
                <w:sz w:val="19"/>
                <w:szCs w:val="19"/>
                <w:lang w:val="fr-FR"/>
              </w:rPr>
              <w:fldChar w:fldCharType="end"/>
            </w:r>
          </w:p>
        </w:tc>
        <w:tc>
          <w:tcPr>
            <w:tcW w:w="2300" w:type="dxa"/>
          </w:tcPr>
          <w:p w14:paraId="5656D9B3" w14:textId="7BC9146D" w:rsidR="00A13EB3" w:rsidRDefault="005A1078" w:rsidP="0022303B">
            <w:r>
              <w:t>Rat</w:t>
            </w:r>
          </w:p>
        </w:tc>
        <w:tc>
          <w:tcPr>
            <w:tcW w:w="2268" w:type="dxa"/>
          </w:tcPr>
          <w:p w14:paraId="6932130E" w14:textId="476705D0" w:rsidR="00A13EB3" w:rsidRDefault="00A13EB3" w:rsidP="0022303B">
            <w:r>
              <w:t>Full agonist, 5 fold more potent in vivo than ACTH(1-39)</w:t>
            </w:r>
          </w:p>
        </w:tc>
        <w:tc>
          <w:tcPr>
            <w:tcW w:w="2664" w:type="dxa"/>
          </w:tcPr>
          <w:p w14:paraId="4111E1DE" w14:textId="5F764B19" w:rsidR="00A13EB3" w:rsidRDefault="00BA3460" w:rsidP="0022303B">
            <w:r>
              <w:t>ø</w:t>
            </w:r>
          </w:p>
        </w:tc>
      </w:tr>
      <w:tr w:rsidR="00A4731B" w14:paraId="393D6B2D" w14:textId="77777777" w:rsidTr="0022303B">
        <w:trPr>
          <w:trHeight w:val="21"/>
        </w:trPr>
        <w:tc>
          <w:tcPr>
            <w:tcW w:w="2940" w:type="dxa"/>
          </w:tcPr>
          <w:p w14:paraId="25B7DAB9" w14:textId="75AF9450" w:rsidR="00A13EB3" w:rsidRDefault="00A13EB3" w:rsidP="0022303B">
            <w:r>
              <w:t>ACTH (1-23)</w:t>
            </w:r>
            <w:r>
              <w:fldChar w:fldCharType="begin"/>
            </w:r>
            <w:r>
              <w:instrText xml:space="preserve"> ADDIN EN.CITE &lt;EndNote&gt;&lt;Cite&gt;&lt;Author&gt;Schwyzer&lt;/Author&gt;&lt;Year&gt;1977&lt;/Year&gt;&lt;RecNum&gt;111&lt;/RecNum&gt;&lt;DisplayText&gt;&lt;style face="superscript"&gt;8&lt;/style&gt;&lt;/DisplayText&gt;&lt;record&gt;&lt;rec-number&gt;111&lt;/rec-number&gt;&lt;foreign-keys&gt;&lt;key app="EN" db-id="tdp9fzzejvs5wdeepv95ssxdsa59ataax0zt" timestamp="1459957683"&gt;111&lt;/key&gt;&lt;/foreign-keys&gt;&lt;ref-type name="Journal Article"&gt;17&lt;/ref-type&gt;&lt;contributors&gt;&lt;authors&gt;&lt;author&gt;Schwyzer, R.&lt;/author&gt;&lt;/authors&gt;&lt;/contributors&gt;&lt;titles&gt;&lt;title&gt;ACTH: a short introductory review&lt;/title&gt;&lt;secondary-title&gt;Ann N Y Acad Sci&lt;/secondary-title&gt;&lt;/titles&gt;&lt;periodical&gt;&lt;full-title&gt;Ann N Y Acad Sci&lt;/full-title&gt;&lt;/periodical&gt;&lt;pages&gt;3-26&lt;/pages&gt;&lt;volume&gt;297&lt;/volume&gt;&lt;keywords&gt;&lt;keyword&gt;*Adrenocorticotropic Hormone/pharmacology&lt;/keyword&gt;&lt;keyword&gt;Melanocyte-Stimulating Hormones&lt;/keyword&gt;&lt;keyword&gt;Molecular Conformation&lt;/keyword&gt;&lt;keyword&gt;Structure-Activity Relationship&lt;/keyword&gt;&lt;/keywords&gt;&lt;dates&gt;&lt;year&gt;1977&lt;/year&gt;&lt;pub-dates&gt;&lt;date&gt;Oct 28&lt;/date&gt;&lt;/pub-dates&gt;&lt;/dates&gt;&lt;isbn&gt;0077-8923 (Print)&amp;#xD;0077-8923 (Linking)&lt;/isbn&gt;&lt;accession-num&gt;211904&lt;/accession-num&gt;&lt;urls&gt;&lt;related-urls&gt;&lt;url&gt;http://www.ncbi.nlm.nih.gov/pubmed/211904&lt;/url&gt;&lt;/related-urls&gt;&lt;/urls&gt;&lt;/record&gt;&lt;/Cite&gt;&lt;/EndNote&gt; </w:instrText>
            </w:r>
            <w:r>
              <w:fldChar w:fldCharType="separate"/>
            </w:r>
            <w:r w:rsidRPr="007B61F8">
              <w:rPr>
                <w:noProof/>
                <w:vertAlign w:val="superscript"/>
              </w:rPr>
              <w:t>8</w:t>
            </w:r>
            <w:r>
              <w:fldChar w:fldCharType="end"/>
            </w:r>
          </w:p>
        </w:tc>
        <w:tc>
          <w:tcPr>
            <w:tcW w:w="2300" w:type="dxa"/>
          </w:tcPr>
          <w:p w14:paraId="2A4021F0" w14:textId="6C218378" w:rsidR="00A13EB3" w:rsidRDefault="005A1078" w:rsidP="0022303B">
            <w:r>
              <w:t>Rat</w:t>
            </w:r>
          </w:p>
        </w:tc>
        <w:tc>
          <w:tcPr>
            <w:tcW w:w="2268" w:type="dxa"/>
          </w:tcPr>
          <w:p w14:paraId="194EC174" w14:textId="5CEA7966" w:rsidR="00A13EB3" w:rsidRDefault="00A13EB3" w:rsidP="0022303B">
            <w:r>
              <w:t xml:space="preserve">Full agonist </w:t>
            </w:r>
          </w:p>
        </w:tc>
        <w:tc>
          <w:tcPr>
            <w:tcW w:w="2664" w:type="dxa"/>
          </w:tcPr>
          <w:p w14:paraId="7D60353C" w14:textId="582BE375" w:rsidR="00A13EB3" w:rsidRDefault="00BA3460" w:rsidP="0022303B">
            <w:r>
              <w:t>ø</w:t>
            </w:r>
          </w:p>
        </w:tc>
      </w:tr>
      <w:tr w:rsidR="00A4731B" w14:paraId="01A1B4E7" w14:textId="77777777" w:rsidTr="0022303B">
        <w:trPr>
          <w:trHeight w:val="21"/>
        </w:trPr>
        <w:tc>
          <w:tcPr>
            <w:tcW w:w="2940" w:type="dxa"/>
          </w:tcPr>
          <w:p w14:paraId="04457FBC" w14:textId="21A472F0" w:rsidR="00A13EB3" w:rsidRPr="00BC01A0" w:rsidRDefault="00A13EB3" w:rsidP="0022303B">
            <w:r w:rsidRPr="00BC01A0">
              <w:rPr>
                <w:rFonts w:cs="Times New Roman"/>
                <w:sz w:val="19"/>
                <w:szCs w:val="19"/>
                <w:lang w:val="fr-FR"/>
              </w:rPr>
              <w:t>ACTH (1-10)-(15-19)</w:t>
            </w:r>
            <w:r>
              <w:rPr>
                <w:rFonts w:cs="Times New Roman"/>
                <w:sz w:val="19"/>
                <w:szCs w:val="19"/>
                <w:lang w:val="fr-FR"/>
              </w:rPr>
              <w:fldChar w:fldCharType="begin"/>
            </w:r>
            <w:r w:rsidR="001D0726">
              <w:rPr>
                <w:rFonts w:cs="Times New Roman"/>
                <w:sz w:val="19"/>
                <w:szCs w:val="19"/>
                <w:lang w:val="fr-FR"/>
              </w:rPr>
              <w:instrText xml:space="preserve"> ADDIN EN.CITE &lt;EndNote&gt;&lt;Cite&gt;&lt;Author&gt;L CHOH Hao&lt;/Author&gt;&lt;Year&gt;1964&lt;/Year&gt;&lt;RecNum&gt;261&lt;/RecNum&gt;&lt;DisplayText&gt;&lt;style face="superscript"&gt;37&lt;/style&gt;&lt;/DisplayText&gt;&lt;record&gt;&lt;rec-number&gt;261&lt;/rec-number&gt;&lt;foreign-keys&gt;&lt;key app="EN" db-id="tdp9fzzejvs5wdeepv95ssxdsa59ataax0zt" timestamp="1483029110"&gt;261&lt;/key&gt;&lt;/foreign-keys&gt;&lt;ref-type name="Journal Article"&gt;17&lt;/ref-type&gt;&lt;contributors&gt;&lt;authors&gt;&lt;author&gt;L CHOH Hao, L; Ramachandran, J; Chung, D&lt;/author&gt;&lt;/authors&gt;&lt;/contributors&gt;&lt;titles&gt;&lt;title&gt;Syntheis of a Biologically Active&amp;#xD;Pentadecapeptide Corresponding to an Altered Sequence of the&amp;#xD;Adrenocorticotropin (ACTH) Structure  J Am Chem Soc&lt;/title&gt;&lt;secondary-title&gt;Journal of the American Chemical Society &lt;/secondary-title&gt;&lt;/titles&gt;&lt;periodical&gt;&lt;full-title&gt;Journal of the American Chemical Society&lt;/full-title&gt;&lt;/periodical&gt;&lt;pages&gt;2711-2715&lt;/pages&gt;&lt;volume&gt;86&lt;/volume&gt;&lt;number&gt;13&lt;/number&gt;&lt;dates&gt;&lt;year&gt;1964&lt;/year&gt;&lt;/dates&gt;&lt;urls&gt;&lt;/urls&gt;&lt;electronic-resource-num&gt;10.1021/ja01067a039&lt;/electronic-resource-num&gt;&lt;/record&gt;&lt;/Cite&gt;&lt;/EndNote&gt;</w:instrText>
            </w:r>
            <w:r>
              <w:rPr>
                <w:rFonts w:cs="Times New Roman"/>
                <w:sz w:val="19"/>
                <w:szCs w:val="19"/>
                <w:lang w:val="fr-FR"/>
              </w:rPr>
              <w:instrText xml:space="preserve"> </w:instrText>
            </w:r>
            <w:r>
              <w:rPr>
                <w:rFonts w:cs="Times New Roman"/>
                <w:sz w:val="19"/>
                <w:szCs w:val="19"/>
                <w:lang w:val="fr-FR"/>
              </w:rPr>
              <w:fldChar w:fldCharType="separate"/>
            </w:r>
            <w:r w:rsidR="001D0726" w:rsidRPr="001D0726">
              <w:rPr>
                <w:rFonts w:cs="Times New Roman"/>
                <w:noProof/>
                <w:sz w:val="19"/>
                <w:szCs w:val="19"/>
                <w:vertAlign w:val="superscript"/>
                <w:lang w:val="fr-FR"/>
              </w:rPr>
              <w:t>37</w:t>
            </w:r>
            <w:r>
              <w:rPr>
                <w:rFonts w:cs="Times New Roman"/>
                <w:sz w:val="19"/>
                <w:szCs w:val="19"/>
                <w:lang w:val="fr-FR"/>
              </w:rPr>
              <w:fldChar w:fldCharType="end"/>
            </w:r>
            <w:r w:rsidRPr="00BC01A0">
              <w:t xml:space="preserve"> </w:t>
            </w:r>
          </w:p>
        </w:tc>
        <w:tc>
          <w:tcPr>
            <w:tcW w:w="2300" w:type="dxa"/>
          </w:tcPr>
          <w:p w14:paraId="5981CE06" w14:textId="42AA71AD" w:rsidR="00A13EB3" w:rsidRDefault="00216C3D" w:rsidP="0022303B">
            <w:r>
              <w:t>Rat</w:t>
            </w:r>
          </w:p>
        </w:tc>
        <w:tc>
          <w:tcPr>
            <w:tcW w:w="2268" w:type="dxa"/>
          </w:tcPr>
          <w:p w14:paraId="7941EF5D" w14:textId="7962AC88" w:rsidR="00A13EB3" w:rsidRDefault="00A13EB3" w:rsidP="0022303B"/>
        </w:tc>
        <w:tc>
          <w:tcPr>
            <w:tcW w:w="2664" w:type="dxa"/>
          </w:tcPr>
          <w:p w14:paraId="7188B918" w14:textId="26C1F67E" w:rsidR="00A13EB3" w:rsidRDefault="00BA3460" w:rsidP="0022303B">
            <w:r>
              <w:t>ø</w:t>
            </w:r>
          </w:p>
        </w:tc>
      </w:tr>
      <w:tr w:rsidR="00A4731B" w14:paraId="10740687" w14:textId="77777777" w:rsidTr="0022303B">
        <w:trPr>
          <w:trHeight w:val="21"/>
        </w:trPr>
        <w:tc>
          <w:tcPr>
            <w:tcW w:w="2940" w:type="dxa"/>
          </w:tcPr>
          <w:p w14:paraId="33A5A18A" w14:textId="0DC28572" w:rsidR="00A13EB3" w:rsidRDefault="00A13EB3" w:rsidP="0022303B">
            <w:r>
              <w:t>ACTH (7-39)</w:t>
            </w:r>
            <w:r>
              <w:fldChar w:fldCharType="begin">
                <w:fldData xml:space="preserve">PEVuZE5vdGU+PENpdGU+PEF1dGhvcj5LYXBhczwvQXV0aG9yPjxZZWFyPjE5OTY8L1llYXI+PFJl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</w:fldData>
              </w:fldChar>
            </w:r>
            <w:r w:rsidR="0022303B">
              <w:instrText xml:space="preserve"> ADDIN EN.CITE </w:instrText>
            </w:r>
            <w:r w:rsidR="00EA38A2">
              <w:instrText xml:space="preserve"> </w:instrText>
            </w:r>
            <w:r w:rsidR="0022303B">
              <w:fldChar w:fldCharType="begin">
                <w:fldData xml:space="preserve">PEVuZE5vdGU+PENpdGU+PEF1dGhvcj5LYXBhczwvQXV0aG9yPjxZZWFyPjE5OTY8L1llYXI+PFJl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</w:fldData>
              </w:fldChar>
            </w:r>
            <w:r w:rsidR="0022303B">
              <w:instrText xml:space="preserve"> ADDIN EN.CITE.DATA  </w:instrText>
            </w:r>
            <w:r w:rsidR="0022303B">
              <w:fldChar w:fldCharType="end"/>
            </w:r>
            <w:r>
              <w:fldChar w:fldCharType="separate"/>
            </w:r>
            <w:r w:rsidR="00EA38A2" w:rsidRPr="00EA38A2">
              <w:rPr>
                <w:noProof/>
                <w:vertAlign w:val="superscript"/>
              </w:rPr>
              <w:t>27</w:t>
            </w:r>
            <w:r>
              <w:fldChar w:fldCharType="end"/>
            </w:r>
          </w:p>
        </w:tc>
        <w:tc>
          <w:tcPr>
            <w:tcW w:w="2300" w:type="dxa"/>
          </w:tcPr>
          <w:p w14:paraId="47988EF9" w14:textId="35E98604" w:rsidR="00A13EB3" w:rsidRDefault="00677F1B" w:rsidP="0022303B">
            <w:r>
              <w:t xml:space="preserve">Hela cell line transfected with </w:t>
            </w:r>
            <w:r w:rsidRPr="00EA38A2">
              <w:rPr>
                <w:noProof/>
              </w:rPr>
              <w:t xml:space="preserve"> the cloned mouse adrenocorticotropin receptor expressed</w:t>
            </w:r>
          </w:p>
        </w:tc>
        <w:tc>
          <w:tcPr>
            <w:tcW w:w="2268" w:type="dxa"/>
          </w:tcPr>
          <w:p w14:paraId="7432F7A2" w14:textId="63C99651" w:rsidR="00A13EB3" w:rsidRDefault="00A13EB3" w:rsidP="0022303B"/>
        </w:tc>
        <w:tc>
          <w:tcPr>
            <w:tcW w:w="2664" w:type="dxa"/>
          </w:tcPr>
          <w:p w14:paraId="6252F8A6" w14:textId="730FC240" w:rsidR="00A13EB3" w:rsidRDefault="00A13EB3" w:rsidP="0022303B">
            <w:r>
              <w:t xml:space="preserve">Effective </w:t>
            </w:r>
            <w:r w:rsidR="00E33317">
              <w:t xml:space="preserve">MC2R </w:t>
            </w:r>
            <w:r>
              <w:t>antagonist when used at 100 fold  molar excess</w:t>
            </w:r>
          </w:p>
        </w:tc>
      </w:tr>
      <w:tr w:rsidR="00A4731B" w14:paraId="7EBCC4C7" w14:textId="77777777" w:rsidTr="0022303B">
        <w:trPr>
          <w:trHeight w:val="28"/>
        </w:trPr>
        <w:tc>
          <w:tcPr>
            <w:tcW w:w="2940" w:type="dxa"/>
          </w:tcPr>
          <w:p w14:paraId="4E2B195F" w14:textId="483F1447" w:rsidR="00A13EB3" w:rsidRDefault="00A13EB3" w:rsidP="0022303B">
            <w:r>
              <w:t>ACTH(4-23)(NH</w:t>
            </w:r>
            <w:r w:rsidRPr="00136FC3">
              <w:rPr>
                <w:vertAlign w:val="subscript"/>
              </w:rPr>
              <w:t>2</w:t>
            </w:r>
            <w:r w:rsidRPr="00EE4C85">
              <w:t>)</w:t>
            </w:r>
            <w:r>
              <w:rPr>
                <w:vertAlign w:val="subscript"/>
              </w:rPr>
              <w:fldChar w:fldCharType="begin"/>
            </w:r>
            <w:r w:rsidR="001D0726">
              <w:rPr>
                <w:vertAlign w:val="subscript"/>
              </w:rPr>
              <w:instrText xml:space="preserve"> ADDIN EN.CITE &lt;EndNote&gt;&lt;Cite&gt;&lt;Author&gt;Sayers&lt;/Author&gt;&lt;Year&gt;1974&lt;/Year&gt;&lt;RecNum&gt;263&lt;/RecNum&gt;&lt;DisplayText&gt;&lt;style face="superscript"&gt;38&lt;/style&gt;&lt;/DisplayText&gt;&lt;record&gt;&lt;rec-number&gt;263&lt;/rec-number&gt;&lt;foreign-keys&gt;&lt;key app="EN" db-id="tdp9fzzejvs5wdeepv95ssxdsa59ataax0zt" timestamp="1483217420"&gt;263&lt;/key&gt;&lt;/foreign-keys&gt;&lt;ref-type name="Journal Article"&gt;17&lt;/ref-type&gt;&lt;contributors&gt;&lt;authors&gt;&lt;author&gt;Sayers, G.&lt;/author&gt;&lt;author&gt;Seelig, S.&lt;/author&gt;&lt;author&gt;Kumar, S.&lt;/author&gt;&lt;author&gt;Karlaganis, G.&lt;/author&gt;&lt;author&gt;Schwyzer, R.&lt;/author&gt;&lt;author&gt;Fujino, M.&lt;/author&gt;&lt;/authors&gt;&lt;/contributors&gt;&lt;titles&gt;&lt;title&gt;Isolated adrenal cortex cells: ACTH4-23 (NH2), ACTH5-24, ACTH6-24 and ACTH7-23 (NH2); cyclic AMP and corticosterone production&lt;/title&gt;&lt;secondary-title&gt;Proc Soc Exp Biol Med&lt;/secondary-title&gt;&lt;/titles&gt;&lt;periodical&gt;&lt;full-title&gt;Proc Soc Exp Biol Med&lt;/full-title&gt;&lt;/periodical&gt;&lt;pages&gt;176-81&lt;/pages&gt;&lt;volume&gt;145&lt;/volume&gt;&lt;number&gt;1&lt;/number&gt;&lt;keywords&gt;&lt;keyword&gt;Adrenal Glands/*cytology/metabolism&lt;/keyword&gt;&lt;keyword&gt;Adrenocorticotropic Hormone/*pharmacology&lt;/keyword&gt;&lt;keyword&gt;Amino Acid Sequence&lt;/keyword&gt;&lt;keyword&gt;Animals&lt;/keyword&gt;&lt;keyword&gt;Binding Sites&lt;/keyword&gt;&lt;keyword&gt;Cells, Cultured&lt;/keyword&gt;&lt;keyword&gt;Corticosterone/*biosynthesis&lt;/keyword&gt;&lt;keyword&gt;Cyclic AMP/*biosynthesis&lt;/keyword&gt;&lt;keyword&gt;Models, Biological&lt;/keyword&gt;&lt;keyword&gt;Peptides/*pharmacology&lt;/keyword&gt;&lt;keyword&gt;Rats&lt;/keyword&gt;&lt;keyword&gt;Receptors, Drug&lt;/keyword&gt;&lt;keyword&gt;Stimulation, Chemical&lt;/keyword&gt;&lt;/keywords&gt;&lt;dates&gt;&lt;year&gt;1974&lt;/year&gt;&lt;pub-dates&gt;&lt;date&gt;Jan&lt;/date&gt;&lt;/pub-dates&gt;&lt;/dates&gt;&lt;isbn&gt;0037-9727 (Print)&amp;#xD;0037-9727 (Linking)&lt;/isbn&gt;&lt;accession-num&gt;4360110&lt;/accession-num&gt;&lt;urls&gt;&lt;related-urls&gt;&lt;url&gt;http://www.ncbi.nlm.nih.gov/pubmed/4360110&lt;/url&gt;&lt;/related-urls&gt;&lt;/urls&gt;&lt;/record&gt;&lt;/Cite&gt;&lt;/EndNote&gt;</w:instrText>
            </w:r>
            <w:r>
              <w:rPr>
                <w:vertAlign w:val="subscript"/>
              </w:rPr>
              <w:instrText xml:space="preserve"> </w:instrText>
            </w:r>
            <w:r>
              <w:rPr>
                <w:vertAlign w:val="subscript"/>
              </w:rPr>
              <w:fldChar w:fldCharType="separate"/>
            </w:r>
            <w:r w:rsidR="001D0726" w:rsidRPr="001D0726">
              <w:rPr>
                <w:noProof/>
                <w:vertAlign w:val="superscript"/>
              </w:rPr>
              <w:t>38</w:t>
            </w:r>
            <w:r>
              <w:rPr>
                <w:vertAlign w:val="subscript"/>
              </w:rPr>
              <w:fldChar w:fldCharType="end"/>
            </w:r>
          </w:p>
        </w:tc>
        <w:tc>
          <w:tcPr>
            <w:tcW w:w="2300" w:type="dxa"/>
          </w:tcPr>
          <w:p w14:paraId="35A15283" w14:textId="5786C7A5" w:rsidR="00A13EB3" w:rsidRDefault="00DD11ED" w:rsidP="0022303B">
            <w:r>
              <w:t>Rat</w:t>
            </w:r>
          </w:p>
        </w:tc>
        <w:tc>
          <w:tcPr>
            <w:tcW w:w="2268" w:type="dxa"/>
          </w:tcPr>
          <w:p w14:paraId="6679316B" w14:textId="42B1AF5D" w:rsidR="00A13EB3" w:rsidRDefault="00A13EB3" w:rsidP="0022303B">
            <w:r>
              <w:t>High activity but less potent than ACTH (1-24)</w:t>
            </w:r>
          </w:p>
        </w:tc>
        <w:tc>
          <w:tcPr>
            <w:tcW w:w="2664" w:type="dxa"/>
          </w:tcPr>
          <w:p w14:paraId="5269C2E4" w14:textId="0C3438D0" w:rsidR="00A13EB3" w:rsidRDefault="00A13EB3" w:rsidP="0022303B"/>
          <w:p w14:paraId="1D44B60A" w14:textId="77777777" w:rsidR="00A13EB3" w:rsidRPr="00C3461D" w:rsidRDefault="00A13EB3" w:rsidP="0022303B"/>
          <w:p w14:paraId="4A743158" w14:textId="70084F62" w:rsidR="00A13EB3" w:rsidRDefault="00A13EB3" w:rsidP="0022303B"/>
          <w:p w14:paraId="09DA53D2" w14:textId="77777777" w:rsidR="00A13EB3" w:rsidRPr="00C3461D" w:rsidRDefault="00A13EB3" w:rsidP="0022303B">
            <w:pPr>
              <w:jc w:val="center"/>
            </w:pPr>
          </w:p>
        </w:tc>
      </w:tr>
      <w:tr w:rsidR="00A4731B" w14:paraId="55D65144" w14:textId="77777777" w:rsidTr="0022303B">
        <w:trPr>
          <w:trHeight w:val="21"/>
        </w:trPr>
        <w:tc>
          <w:tcPr>
            <w:tcW w:w="2940" w:type="dxa"/>
          </w:tcPr>
          <w:p w14:paraId="4B87CF89" w14:textId="57935B1F" w:rsidR="00A13EB3" w:rsidRDefault="00A13EB3" w:rsidP="0022303B">
            <w:r>
              <w:t>ACTH (5-23)</w:t>
            </w:r>
            <w:r>
              <w:fldChar w:fldCharType="begin"/>
            </w:r>
            <w:r w:rsidR="001D0726">
              <w:instrText xml:space="preserve"> ADDIN EN.CITE &lt;EndNote&gt;&lt;Cite&gt;&lt;Author&gt;Sayers&lt;/Author&gt;&lt;Year&gt;1974&lt;/Year&gt;&lt;RecNum&gt;263&lt;/RecNum&gt;&lt;DisplayText&gt;&lt;style face="superscript"&gt;38&lt;/style&gt;&lt;/DisplayText&gt;&lt;record&gt;&lt;rec-number&gt;263&lt;/rec-number&gt;&lt;foreign-keys&gt;&lt;key app="EN" db-id="tdp9fzzejvs5wdeepv95ssxdsa59ataax0zt" timestamp="1483217420"&gt;263&lt;/key&gt;&lt;/foreign-keys&gt;&lt;ref-type name="Journal Article"&gt;17&lt;/ref-type&gt;&lt;contributors&gt;&lt;authors&gt;&lt;author&gt;Sayers, G.&lt;/author&gt;&lt;author&gt;Seelig, S.&lt;/author&gt;&lt;author&gt;Kumar, S.&lt;/author&gt;&lt;author&gt;Karlaganis, G.&lt;/author&gt;&lt;author&gt;Schwyzer, R.&lt;/author&gt;&lt;author&gt;Fujino, M.&lt;/author&gt;&lt;/authors&gt;&lt;/contributors&gt;&lt;titles&gt;&lt;title&gt;Isolated adrenal cortex cells: ACTH4-23 (NH2), ACTH5-24, ACTH6-24 and ACTH7-23 (NH2); cyclic AMP and corticosterone production&lt;/title&gt;&lt;secondary-title&gt;Proc Soc Exp Biol Med&lt;/secondary-title&gt;&lt;/titles&gt;&lt;periodical&gt;&lt;full-title&gt;Proc Soc Exp Biol Med&lt;/full-title&gt;&lt;/periodical&gt;&lt;pages&gt;176-81&lt;/pages&gt;&lt;volume&gt;145&lt;/volume&gt;&lt;number&gt;1&lt;/number&gt;&lt;keywords&gt;&lt;keyword&gt;Adrenal Glands/*cytology/metabolism&lt;/keyword&gt;&lt;keyword&gt;Adrenocorticotropic Hormone/*pharmacology&lt;/keyword&gt;&lt;keyword&gt;Amino Acid Sequence&lt;/keyword&gt;&lt;keyword&gt;Animals&lt;/keyword&gt;&lt;keyword&gt;Binding Sites&lt;/keyword&gt;&lt;keyword&gt;Cells, Cultured&lt;/keyword&gt;&lt;keyword&gt;Corticosterone/*biosynthesis&lt;/keyword&gt;&lt;keyword&gt;Cyclic AMP/*biosynthesis&lt;/keyword&gt;&lt;keyword&gt;Models, Biological&lt;/keyword&gt;&lt;keyword&gt;Peptides/*pharmacology&lt;/keyword&gt;&lt;keyword&gt;Rats&lt;/keyword&gt;&lt;keyword&gt;Receptors, Drug&lt;/keyword&gt;&lt;keyword&gt;Stimulation, Chemical&lt;/keyword&gt;&lt;/keywords&gt;&lt;dates&gt;&lt;year&gt;1974&lt;/year&gt;&lt;pub-dates&gt;&lt;date&gt;Jan&lt;/date&gt;&lt;/pub-dates&gt;&lt;/dates&gt;&lt;isbn&gt;0037-9727 (Print)&amp;#xD;0037-9727 (Linking)&lt;/isbn&gt;&lt;accession-num&gt;4360110&lt;/accession-num&gt;&lt;urls&gt;&lt;related-urls&gt;&lt;url&gt;http://www.ncbi.nlm.nih.gov/pubmed/4360110&lt;/url&gt;&lt;/related-urls&gt;&lt;/urls&gt;&lt;/record&gt;&lt;/Cite&gt;&lt;/EndNote&gt;</w:instrText>
            </w:r>
            <w:r>
              <w:instrText xml:space="preserve"> </w:instrText>
            </w:r>
            <w:r>
              <w:fldChar w:fldCharType="separate"/>
            </w:r>
            <w:r w:rsidR="001D0726" w:rsidRPr="001D0726">
              <w:rPr>
                <w:noProof/>
                <w:vertAlign w:val="superscript"/>
              </w:rPr>
              <w:t>38</w:t>
            </w:r>
            <w:r>
              <w:fldChar w:fldCharType="end"/>
            </w:r>
          </w:p>
        </w:tc>
        <w:tc>
          <w:tcPr>
            <w:tcW w:w="2300" w:type="dxa"/>
          </w:tcPr>
          <w:p w14:paraId="3A83BA82" w14:textId="22701100" w:rsidR="00A13EB3" w:rsidRDefault="007B1BFD" w:rsidP="0022303B">
            <w:r>
              <w:t>Rat</w:t>
            </w:r>
          </w:p>
        </w:tc>
        <w:tc>
          <w:tcPr>
            <w:tcW w:w="2268" w:type="dxa"/>
          </w:tcPr>
          <w:p w14:paraId="34319FEC" w14:textId="0D52BF5B" w:rsidR="00A13EB3" w:rsidRDefault="00A13EB3" w:rsidP="0022303B">
            <w:r>
              <w:t>Less potent than ACTH (1-24) but induces corticosterone stimulation</w:t>
            </w:r>
          </w:p>
        </w:tc>
        <w:tc>
          <w:tcPr>
            <w:tcW w:w="2664" w:type="dxa"/>
          </w:tcPr>
          <w:p w14:paraId="6ED102D0" w14:textId="5325126F" w:rsidR="00A13EB3" w:rsidRDefault="00BA3460" w:rsidP="0022303B">
            <w:r>
              <w:t>ø</w:t>
            </w:r>
          </w:p>
        </w:tc>
      </w:tr>
      <w:tr w:rsidR="00A4731B" w14:paraId="03A46603" w14:textId="77777777" w:rsidTr="0022303B">
        <w:trPr>
          <w:trHeight w:val="21"/>
        </w:trPr>
        <w:tc>
          <w:tcPr>
            <w:tcW w:w="2940" w:type="dxa"/>
          </w:tcPr>
          <w:p w14:paraId="19F86EC7" w14:textId="1D936AA7" w:rsidR="00A13EB3" w:rsidRDefault="00A13EB3" w:rsidP="0022303B">
            <w:r>
              <w:t>ACTH(6-24)</w:t>
            </w:r>
            <w:r>
              <w:fldChar w:fldCharType="begin"/>
            </w:r>
            <w:r w:rsidR="001D0726">
              <w:instrText xml:space="preserve"> ADDIN EN.CITE &lt;EndNote&gt;&lt;Cite&gt;&lt;Author&gt;Sayers&lt;/Author&gt;&lt;Year&gt;1974&lt;/Year&gt;&lt;RecNum&gt;263&lt;/RecNum&gt;&lt;DisplayText&gt;&lt;style face="superscript"&gt;38&lt;/style&gt;&lt;/DisplayText&gt;&lt;record&gt;&lt;rec-number&gt;263&lt;/rec-number&gt;&lt;foreign-keys&gt;&lt;key app="EN" db-id="tdp9fzzejvs5wdeepv95ssxdsa59ataax0zt" timestamp="1483217420"&gt;263&lt;/key&gt;&lt;/foreign-keys&gt;&lt;ref-type name="Journal Article"&gt;17&lt;/ref-type&gt;&lt;contributors&gt;&lt;authors&gt;&lt;author&gt;Sayers, G.&lt;/author&gt;&lt;author&gt;Seelig, S.&lt;/author&gt;&lt;author&gt;Kumar, S.&lt;/author&gt;&lt;author&gt;Karlaganis, G.&lt;/author&gt;&lt;author&gt;Schwyzer, R.&lt;/author&gt;&lt;author&gt;Fujino, M.&lt;/author&gt;&lt;/authors&gt;&lt;/contributors&gt;&lt;titles&gt;&lt;title&gt;Isolated adrenal cortex cells: ACTH4-23 (NH2), ACTH5-24, ACTH6-24 and ACTH7-23 (NH2); cyclic AMP and corticosterone production&lt;/title&gt;&lt;secondary-title&gt;Proc Soc Exp Biol Med&lt;/secondary-title&gt;&lt;/titles&gt;&lt;periodical&gt;&lt;full-title&gt;Proc Soc Exp Biol Med&lt;/full-title&gt;&lt;/periodical&gt;&lt;pages&gt;176-81&lt;/pages&gt;&lt;volume&gt;145&lt;/volume&gt;&lt;number&gt;1&lt;/number&gt;&lt;keywords&gt;&lt;keyword&gt;Adrenal Glands/*cytology/metabolism&lt;/keyword&gt;&lt;keyword&gt;Adrenocorticotropic Hormone/*pharmacology&lt;/keyword&gt;&lt;keyword&gt;Amino Acid Sequence&lt;/keyword&gt;&lt;keyword&gt;Animals&lt;/keyword&gt;&lt;keyword&gt;Binding Sites&lt;/keyword&gt;&lt;keyword&gt;Cells, Cultured&lt;/keyword&gt;&lt;keyword&gt;Corticosterone/*biosynthesis&lt;/keyword&gt;&lt;keyword&gt;Cyclic AMP/*biosynthesis&lt;/keyword&gt;&lt;keyword&gt;Models, Biological&lt;/keyword&gt;&lt;keyword&gt;Peptides/*pharmacology&lt;/keyword&gt;&lt;keyword&gt;Rats&lt;/keyword&gt;&lt;keyword&gt;Receptors, Drug&lt;/keyword&gt;&lt;keyword&gt;Stimulation, Chemical&lt;/keyword&gt;&lt;/keywords&gt;&lt;dates&gt;&lt;year&gt;1974&lt;/year&gt;&lt;pub-dates&gt;&lt;date&gt;Jan&lt;/date&gt;&lt;/pub-dates&gt;&lt;/dates&gt;&lt;isbn&gt;0037-9727 (Print)&amp;#xD;0037-9727 (Linking)&lt;/isbn&gt;&lt;accession-num&gt;4360110&lt;/accession-num&gt;&lt;urls&gt;&lt;related-urls&gt;&lt;url&gt;http://www.ncbi.nlm.nih.gov/pubmed/4360110&lt;/url&gt;&lt;/related-urls&gt;&lt;/urls&gt;&lt;/record&gt;&lt;/Cite&gt;&lt;/EndNote&gt;</w:instrText>
            </w:r>
            <w:r>
              <w:instrText xml:space="preserve"> </w:instrText>
            </w:r>
            <w:r>
              <w:fldChar w:fldCharType="separate"/>
            </w:r>
            <w:r w:rsidR="001D0726" w:rsidRPr="001D0726">
              <w:rPr>
                <w:noProof/>
                <w:vertAlign w:val="superscript"/>
              </w:rPr>
              <w:t>38</w:t>
            </w:r>
            <w:r>
              <w:fldChar w:fldCharType="end"/>
            </w:r>
          </w:p>
        </w:tc>
        <w:tc>
          <w:tcPr>
            <w:tcW w:w="2300" w:type="dxa"/>
          </w:tcPr>
          <w:p w14:paraId="3B05BF05" w14:textId="566D7B5D" w:rsidR="00A13EB3" w:rsidRDefault="00DD11ED" w:rsidP="0022303B">
            <w:r>
              <w:t>Rat</w:t>
            </w:r>
          </w:p>
        </w:tc>
        <w:tc>
          <w:tcPr>
            <w:tcW w:w="2268" w:type="dxa"/>
          </w:tcPr>
          <w:p w14:paraId="6ABE904C" w14:textId="6A96ECC2" w:rsidR="00A13EB3" w:rsidRDefault="00A13EB3" w:rsidP="0022303B">
            <w:r>
              <w:t>Low activity</w:t>
            </w:r>
          </w:p>
        </w:tc>
        <w:tc>
          <w:tcPr>
            <w:tcW w:w="2664" w:type="dxa"/>
          </w:tcPr>
          <w:p w14:paraId="2BB2A2CE" w14:textId="50411958" w:rsidR="00A13EB3" w:rsidRDefault="00BA3460" w:rsidP="0022303B">
            <w:r>
              <w:t>ø</w:t>
            </w:r>
          </w:p>
        </w:tc>
      </w:tr>
      <w:tr w:rsidR="00A4731B" w14:paraId="4B7176A9" w14:textId="77777777" w:rsidTr="0022303B">
        <w:trPr>
          <w:trHeight w:val="21"/>
        </w:trPr>
        <w:tc>
          <w:tcPr>
            <w:tcW w:w="2940" w:type="dxa"/>
          </w:tcPr>
          <w:p w14:paraId="54EA20C9" w14:textId="430EDA07" w:rsidR="00A13EB3" w:rsidRDefault="00A13EB3" w:rsidP="0022303B">
            <w:r>
              <w:t>ACTH(1-10)</w:t>
            </w:r>
            <w:r>
              <w:fldChar w:fldCharType="begin"/>
            </w:r>
            <w:r w:rsidR="001D0726">
              <w:instrText xml:space="preserve"> ADDIN EN.CITE &lt;EndNote&gt;&lt;Cite&gt;&lt;Author&gt;Sayers&lt;/Author&gt;&lt;Year&gt;1974&lt;/Year&gt;&lt;RecNum&gt;263&lt;/RecNum&gt;&lt;DisplayText&gt;&lt;style face="superscript"&gt;38&lt;/style&gt;&lt;/DisplayText&gt;&lt;record&gt;&lt;rec-number&gt;263&lt;/rec-number&gt;&lt;foreign-keys&gt;&lt;key app="EN" db-id="tdp9fzzejvs5wdeepv95ssxdsa59ataax0zt" timestamp="1483217420"&gt;263&lt;/key&gt;&lt;/foreign-keys&gt;&lt;ref-type name="Journal Article"&gt;17&lt;/ref-type&gt;&lt;contributors&gt;&lt;authors&gt;&lt;author&gt;Sayers, G.&lt;/author&gt;&lt;author&gt;Seelig, S.&lt;/author&gt;&lt;author&gt;Kumar, S.&lt;/author&gt;&lt;author&gt;Karlaganis, G.&lt;/author&gt;&lt;author&gt;Schwyzer, R.&lt;/author&gt;&lt;author&gt;Fujino, M.&lt;/author&gt;&lt;/authors&gt;&lt;/contributors&gt;&lt;titles&gt;&lt;title&gt;Isolated adrenal cortex cells: ACTH4-23 (NH2), ACTH5-24, ACTH6-24 and ACTH7-23 (NH2); cyclic AMP and corticosterone production&lt;/title&gt;&lt;secondary-title&gt;Proc Soc Exp Biol Med&lt;/secondary-title&gt;&lt;/titles&gt;&lt;periodical&gt;&lt;full-title&gt;Proc Soc Exp Biol Med&lt;/full-title&gt;&lt;/periodical&gt;&lt;pages&gt;176-81&lt;/pages&gt;&lt;volume&gt;145&lt;/volume&gt;&lt;number&gt;1&lt;/number&gt;&lt;keywords&gt;&lt;keyword&gt;Adrenal Glands/*cytology/metabolism&lt;/keyword&gt;&lt;keyword&gt;Adrenocorticotropic Hormone/*pharmacology&lt;/keyword&gt;&lt;keyword&gt;Amino Acid Sequence&lt;/keyword&gt;&lt;keyword&gt;Animals&lt;/keyword&gt;&lt;keyword&gt;Binding Sites&lt;/keyword&gt;&lt;keyword&gt;Cells, Cultured&lt;/keyword&gt;&lt;keyword&gt;Corticosterone/*biosynthesis&lt;/keyword&gt;&lt;keyword&gt;Cyclic AMP/*biosynthesis&lt;/keyword&gt;&lt;keyword&gt;Models, Biological&lt;/keyword&gt;&lt;keyword&gt;Peptides/*pharmacology&lt;/keyword&gt;&lt;keyword&gt;Rats&lt;/keyword&gt;&lt;keyword&gt;Receptors, Drug&lt;/keyword&gt;&lt;keyword&gt;Stimulation, Chemical&lt;/keyword&gt;&lt;/keywords&gt;&lt;dates&gt;&lt;year&gt;1974&lt;/year&gt;&lt;pub-dates&gt;&lt;date&gt;Jan&lt;/date&gt;&lt;/pub-dates&gt;&lt;/dates&gt;&lt;isbn&gt;0037-9727 (Print)&amp;#xD;0037-9727 (Linking)&lt;/isbn&gt;&lt;accession-num&gt;4360110&lt;/accession-num&gt;&lt;urls&gt;&lt;related-urls&gt;&lt;url&gt;http://www.ncbi.nlm.nih.gov/pubmed/4360110&lt;/url&gt;&lt;/related-urls&gt;&lt;/urls&gt;&lt;/record&gt;&lt;/Cite&gt;&lt;/EndNote&gt;</w:instrText>
            </w:r>
            <w:r>
              <w:instrText xml:space="preserve"> </w:instrText>
            </w:r>
            <w:r>
              <w:fldChar w:fldCharType="separate"/>
            </w:r>
            <w:r w:rsidR="001D0726" w:rsidRPr="001D0726">
              <w:rPr>
                <w:noProof/>
                <w:vertAlign w:val="superscript"/>
              </w:rPr>
              <w:t>38</w:t>
            </w:r>
            <w:r>
              <w:fldChar w:fldCharType="end"/>
            </w:r>
          </w:p>
        </w:tc>
        <w:tc>
          <w:tcPr>
            <w:tcW w:w="2300" w:type="dxa"/>
          </w:tcPr>
          <w:p w14:paraId="094FD659" w14:textId="412289DC" w:rsidR="00A13EB3" w:rsidRDefault="00DD11ED" w:rsidP="0022303B">
            <w:r>
              <w:t>Rat</w:t>
            </w:r>
          </w:p>
        </w:tc>
        <w:tc>
          <w:tcPr>
            <w:tcW w:w="2268" w:type="dxa"/>
          </w:tcPr>
          <w:p w14:paraId="34F8927E" w14:textId="667DF5E9" w:rsidR="00A13EB3" w:rsidRDefault="00A13EB3" w:rsidP="0022303B">
            <w:r>
              <w:t>High activity in vivo and in vitro (stimulates corticosterone production)</w:t>
            </w:r>
          </w:p>
        </w:tc>
        <w:tc>
          <w:tcPr>
            <w:tcW w:w="2664" w:type="dxa"/>
          </w:tcPr>
          <w:p w14:paraId="3F18AC96" w14:textId="6C7629D2" w:rsidR="00A13EB3" w:rsidRDefault="00BA3460" w:rsidP="0022303B">
            <w:r>
              <w:t>ø</w:t>
            </w:r>
          </w:p>
        </w:tc>
      </w:tr>
      <w:tr w:rsidR="00A4731B" w14:paraId="310039F8" w14:textId="77777777" w:rsidTr="0022303B">
        <w:trPr>
          <w:trHeight w:val="21"/>
        </w:trPr>
        <w:tc>
          <w:tcPr>
            <w:tcW w:w="2940" w:type="dxa"/>
          </w:tcPr>
          <w:p w14:paraId="2DBF5431" w14:textId="5FF1039A" w:rsidR="00A13EB3" w:rsidRDefault="00A13EB3" w:rsidP="0022303B">
            <w:r>
              <w:t>GPS1573</w:t>
            </w:r>
            <w:r>
              <w:fldChar w:fldCharType="begin"/>
            </w:r>
            <w:r w:rsidR="00EA38A2">
              <w:instrText xml:space="preserve"> ADDIN EN.CITE &lt;EndNote&gt;&lt;Cite&gt;&lt;Author&gt;Nensey&lt;/Author&gt;&lt;Year&gt;2016&lt;/Year&gt;&lt;RecNum&gt;234&lt;/RecNum&gt;&lt;DisplayText&gt;&lt;style face="superscript"&gt;18&lt;/style&gt;&lt;/DisplayText&gt;&lt;record&gt;&lt;rec-number&gt;234&lt;/rec-number&gt;&lt;foreign-keys&gt;&lt;key app="EN" db-id="tdp9fzzejvs5wdeepv95ssxdsa59ataax0zt" timestamp="1482803241"&gt;234&lt;/key&gt;&lt;/foreign-keys&gt;&lt;ref-type name="Journal Article"&gt;17&lt;/ref-type&gt;&lt;contributors&gt;&lt;authors&gt;&lt;author&gt;Nensey, N. K.&lt;/author&gt;&lt;author&gt;Bodager, J.&lt;/author&gt;&lt;author&gt;Gehrand, A. L.&lt;/author&gt;&lt;author&gt;Raff, H.&lt;/author&gt;&lt;/authors&gt;&lt;/contributors&gt;&lt;auth-address&gt;Department of Medicine, Medical College of Wisconsin, Milwaukee, WI, USA; Endocrine Research Laboratory, Aurora St. Luke&amp;apos;s Medical Center, Aurora Research Institute, Milwaukee, WI, USA.&amp;#xD;Endocrine Research Laboratory, Aurora St. Luke&amp;apos;s Medical Center, Aurora Research Institute , Milwaukee, WI , USA.&lt;/auth-address&gt;&lt;titles&gt;&lt;title&gt;Effect of Novel Melanocortin Type 2 Receptor Antagonists on the Corticosterone Response to ACTH in the Neonatal Rat Adrenal Gland In Vivo and In Vitro&lt;/title&gt;&lt;secondary-title&gt;Front Endocrinol (Lausanne)&lt;/secondary-title&gt;&lt;/titles&gt;&lt;periodical&gt;&lt;full-title&gt;Front Endocrinol (Lausanne)&lt;/full-title&gt;&lt;/periodical&gt;&lt;pages&gt;23&lt;/pages&gt;&lt;volume&gt;7&lt;/volume&gt;&lt;keywords&gt;&lt;keyword&gt;Acth&lt;/keyword&gt;&lt;keyword&gt;Mc2r&lt;/keyword&gt;&lt;keyword&gt;adrenal cortex&lt;/keyword&gt;&lt;keyword&gt;antagonist&lt;/keyword&gt;&lt;keyword&gt;corticosterone&lt;/keyword&gt;&lt;/keywords&gt;&lt;dates&gt;&lt;year&gt;2016&lt;/year&gt;&lt;/dates&gt;&lt;isbn&gt;1664-2392 (Linking)&lt;/isbn&gt;&lt;accession-num&gt;27047449&lt;/accession-num&gt;&lt;urls&gt;&lt;related-urls&gt;&lt;url&gt;http://www.ncbi.nlm.nih.gov/pubmed/27047449&lt;/url&gt;&lt;/related-urls&gt;&lt;/urls&gt;&lt;custom2&gt;PMC4800183&lt;/custom2&gt;&lt;electronic-resource-num&gt;10.3389/fendo.2016.00023&lt;/electronic-resource-num&gt;&lt;/record&gt;&lt;/Cite&gt;&lt;/EndNote&gt;</w:instrText>
            </w:r>
            <w:r>
              <w:fldChar w:fldCharType="separate"/>
            </w:r>
            <w:r w:rsidR="00EA38A2" w:rsidRPr="00EA38A2">
              <w:rPr>
                <w:noProof/>
                <w:vertAlign w:val="superscript"/>
              </w:rPr>
              <w:t>18</w:t>
            </w:r>
            <w:r>
              <w:fldChar w:fldCharType="end"/>
            </w:r>
          </w:p>
          <w:p w14:paraId="200DAFF3" w14:textId="77777777" w:rsidR="00A13EB3" w:rsidRDefault="00A13EB3" w:rsidP="0022303B"/>
          <w:p w14:paraId="5AE21BF1" w14:textId="67F655D0" w:rsidR="00A13EB3" w:rsidRDefault="00A13EB3" w:rsidP="0022303B"/>
        </w:tc>
        <w:tc>
          <w:tcPr>
            <w:tcW w:w="2300" w:type="dxa"/>
          </w:tcPr>
          <w:p w14:paraId="39AA38A2" w14:textId="237B3DB0" w:rsidR="00A13EB3" w:rsidRDefault="00850482" w:rsidP="0022303B">
            <w:r>
              <w:t>Rat</w:t>
            </w:r>
          </w:p>
        </w:tc>
        <w:tc>
          <w:tcPr>
            <w:tcW w:w="2268" w:type="dxa"/>
          </w:tcPr>
          <w:p w14:paraId="2F56D1A1" w14:textId="56DEBA9F" w:rsidR="00A13EB3" w:rsidRDefault="00A13EB3" w:rsidP="0022303B">
            <w:r>
              <w:t>In vivo : lead to a small corticosterone response to ACTH</w:t>
            </w:r>
          </w:p>
        </w:tc>
        <w:tc>
          <w:tcPr>
            <w:tcW w:w="2664" w:type="dxa"/>
          </w:tcPr>
          <w:p w14:paraId="30B4E89A" w14:textId="3E9BFD39" w:rsidR="00A13EB3" w:rsidRDefault="00A13EB3" w:rsidP="0022303B">
            <w:r>
              <w:t xml:space="preserve">In vitro </w:t>
            </w:r>
            <w:r w:rsidR="00E33317">
              <w:t xml:space="preserve">MC2R </w:t>
            </w:r>
            <w:r>
              <w:t>antagonist</w:t>
            </w:r>
            <w:r>
              <w:fldChar w:fldCharType="begin">
                <w:fldData xml:space="preserve">PEVuZE5vdGU+PENpdGU+PEF1dGhvcj5Cb3V3PC9BdXRob3I+PFllYXI+MjAxNDwvWWVhcj48UmVj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</w:fldData>
              </w:fldChar>
            </w:r>
            <w:r w:rsidR="00EA38A2">
              <w:instrText xml:space="preserve"> ADDIN EN.CITE </w:instrText>
            </w:r>
            <w:r w:rsidR="00EA38A2">
              <w:fldChar w:fldCharType="begin">
                <w:fldData xml:space="preserve">PEVuZE5vdGU+PENpdGU+PEF1dGhvcj5Cb3V3PC9BdXRob3I+PFllYXI+MjAxNDwvWWVhcj48UmVj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</w:fldData>
              </w:fldChar>
            </w:r>
            <w:r w:rsidR="00EA38A2">
              <w:instrText xml:space="preserve"> ADDIN EN.CITE.DATA  </w:instrText>
            </w:r>
            <w:r w:rsidR="00EA38A2">
              <w:fldChar w:fldCharType="end"/>
            </w:r>
            <w:r>
              <w:fldChar w:fldCharType="separate"/>
            </w:r>
            <w:r w:rsidR="00EA38A2" w:rsidRPr="00EA38A2">
              <w:rPr>
                <w:noProof/>
                <w:vertAlign w:val="superscript"/>
              </w:rPr>
              <w:t>17</w:t>
            </w:r>
            <w:r>
              <w:fldChar w:fldCharType="end"/>
            </w:r>
          </w:p>
        </w:tc>
      </w:tr>
      <w:tr w:rsidR="00A4731B" w14:paraId="46348EFD" w14:textId="77777777" w:rsidTr="0022303B">
        <w:trPr>
          <w:trHeight w:val="21"/>
        </w:trPr>
        <w:tc>
          <w:tcPr>
            <w:tcW w:w="2940" w:type="dxa"/>
          </w:tcPr>
          <w:p w14:paraId="70BCB3AF" w14:textId="24C580AC" w:rsidR="00A13EB3" w:rsidRDefault="00A13EB3" w:rsidP="0022303B">
            <w:r>
              <w:t>GPS1574</w:t>
            </w:r>
            <w:r>
              <w:fldChar w:fldCharType="begin"/>
            </w:r>
            <w:r w:rsidR="00EA38A2">
              <w:instrText xml:space="preserve"> ADDIN EN.CITE &lt;EndNote&gt;&lt;Cite&gt;&lt;Author&gt;Nensey&lt;/Author&gt;&lt;Year&gt;2016&lt;/Year&gt;&lt;RecNum&gt;234&lt;/RecNum&gt;&lt;DisplayText&gt;&lt;style face="superscript"&gt;18&lt;/style&gt;&lt;/DisplayText&gt;&lt;record&gt;&lt;rec-number&gt;234&lt;/rec-number&gt;&lt;foreign-keys&gt;&lt;key app="EN" db-id="tdp9fzzejvs5wdeepv95ssxdsa59ataax0zt" timestamp="1482803241"&gt;234&lt;/key&gt;&lt;/foreign-keys&gt;&lt;ref-type name="Journal Article"&gt;17&lt;/ref-type&gt;&lt;contributors&gt;&lt;authors&gt;&lt;author&gt;Nensey, N. K.&lt;/author&gt;&lt;author&gt;Bodager, J.&lt;/author&gt;&lt;author&gt;Gehrand, A. L.&lt;/author&gt;&lt;author&gt;Raff, H.&lt;/author&gt;&lt;/authors&gt;&lt;/contributors&gt;&lt;auth-address&gt;Department of Medicine, Medical College of Wisconsin, Milwaukee, WI, USA; Endocrine Research Laboratory, Aurora St. Luke&amp;apos;s Medical Center, Aurora Research Institute, Milwaukee, WI, USA.&amp;#xD;Endocrine Research Laboratory, Aurora St. Luke&amp;apos;s Medical Center, Aurora Research Institute , Milwaukee, WI , USA.&lt;/auth-address&gt;&lt;titles&gt;&lt;title&gt;Effect of Novel Melanocortin Type 2 Receptor Antagonists on the Corticosterone Response to ACTH in the Neonatal Rat Adrenal Gland In Vivo and In Vitro&lt;/title&gt;&lt;secondary-title&gt;Front Endocrinol (Lausanne)&lt;/secondary-title&gt;&lt;/titles&gt;&lt;periodical&gt;&lt;full-title&gt;Front Endocrinol (Lausanne)&lt;/full-title&gt;&lt;/periodical&gt;&lt;pages&gt;23&lt;/pages&gt;&lt;volume&gt;7&lt;/volume&gt;&lt;keywords&gt;&lt;keyword&gt;Acth&lt;/keyword&gt;&lt;keyword&gt;Mc2r&lt;/keyword&gt;&lt;keyword&gt;adrenal cortex&lt;/keyword&gt;&lt;keyword&gt;antagonist&lt;/keyword&gt;&lt;keyword&gt;corticosterone&lt;/keyword&gt;&lt;/keywords&gt;&lt;dates&gt;&lt;year&gt;2016&lt;/year&gt;&lt;/dates&gt;&lt;isbn&gt;1664-2392 (Linking)&lt;/isbn&gt;&lt;accession-num&gt;27047449&lt;/accession-num&gt;&lt;urls&gt;&lt;related-urls&gt;&lt;url&gt;http://www.ncbi.nlm.nih.gov/pubmed/27047449&lt;/url&gt;&lt;/related-urls&gt;&lt;/urls&gt;&lt;custom2&gt;PMC4800183&lt;/custom2&gt;&lt;electronic-resource-num&gt;10.3389/fendo.2016.00023&lt;/electronic-resource-num&gt;&lt;/record&gt;&lt;/Cite&gt;&lt;/EndNote&gt;</w:instrText>
            </w:r>
            <w:r>
              <w:fldChar w:fldCharType="separate"/>
            </w:r>
            <w:r w:rsidR="00EA38A2" w:rsidRPr="00EA38A2">
              <w:rPr>
                <w:noProof/>
                <w:vertAlign w:val="superscript"/>
              </w:rPr>
              <w:t>18</w:t>
            </w:r>
            <w:r>
              <w:fldChar w:fldCharType="end"/>
            </w:r>
          </w:p>
        </w:tc>
        <w:tc>
          <w:tcPr>
            <w:tcW w:w="2300" w:type="dxa"/>
          </w:tcPr>
          <w:p w14:paraId="33C6B6F5" w14:textId="49FA5344" w:rsidR="00A13EB3" w:rsidRDefault="00850482" w:rsidP="0022303B">
            <w:r>
              <w:t>Rat</w:t>
            </w:r>
          </w:p>
        </w:tc>
        <w:tc>
          <w:tcPr>
            <w:tcW w:w="2268" w:type="dxa"/>
          </w:tcPr>
          <w:p w14:paraId="1246438D" w14:textId="524B74A5" w:rsidR="00A13EB3" w:rsidRDefault="00A13EB3" w:rsidP="0022303B">
            <w:r>
              <w:t>Inhibition of corticosterone response to ACTH</w:t>
            </w:r>
          </w:p>
        </w:tc>
        <w:tc>
          <w:tcPr>
            <w:tcW w:w="2664" w:type="dxa"/>
          </w:tcPr>
          <w:p w14:paraId="2C9A3F2E" w14:textId="014E43CF" w:rsidR="00A13EB3" w:rsidRDefault="00A13EB3" w:rsidP="0022303B">
            <w:r>
              <w:t>In vitro</w:t>
            </w:r>
            <w:r w:rsidR="00E33317">
              <w:t xml:space="preserve"> MC2R</w:t>
            </w:r>
            <w:r>
              <w:t xml:space="preserve"> antagonist</w:t>
            </w:r>
            <w:r>
              <w:fldChar w:fldCharType="begin">
                <w:fldData xml:space="preserve">PEVuZE5vdGU+PENpdGU+PEF1dGhvcj5Cb3V3PC9BdXRob3I+PFllYXI+MjAxNDwvWWVhcj48UmVj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</w:fldData>
              </w:fldChar>
            </w:r>
            <w:r w:rsidR="00EA38A2">
              <w:instrText xml:space="preserve"> ADDIN EN.CITE </w:instrText>
            </w:r>
            <w:r w:rsidR="00EA38A2">
              <w:fldChar w:fldCharType="begin">
                <w:fldData xml:space="preserve">PEVuZE5vdGU+PENpdGU+PEF1dGhvcj5Cb3V3PC9BdXRob3I+PFllYXI+MjAxNDwvWWVhcj48UmVj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</w:fldData>
              </w:fldChar>
            </w:r>
            <w:r w:rsidR="00EA38A2">
              <w:instrText xml:space="preserve"> ADDIN EN.CITE.DATA  </w:instrText>
            </w:r>
            <w:r w:rsidR="00EA38A2">
              <w:fldChar w:fldCharType="end"/>
            </w:r>
            <w:r>
              <w:fldChar w:fldCharType="separate"/>
            </w:r>
            <w:r w:rsidR="00EA38A2" w:rsidRPr="00EA38A2">
              <w:rPr>
                <w:noProof/>
                <w:vertAlign w:val="superscript"/>
              </w:rPr>
              <w:t>17</w:t>
            </w:r>
            <w:r>
              <w:fldChar w:fldCharType="end"/>
            </w:r>
          </w:p>
        </w:tc>
      </w:tr>
      <w:tr w:rsidR="00A4731B" w14:paraId="5CCD8583" w14:textId="77777777" w:rsidTr="0022303B">
        <w:trPr>
          <w:trHeight w:val="21"/>
        </w:trPr>
        <w:tc>
          <w:tcPr>
            <w:tcW w:w="2940" w:type="dxa"/>
          </w:tcPr>
          <w:p w14:paraId="1855528C" w14:textId="0D8DDE74" w:rsidR="00A13EB3" w:rsidRDefault="00A13EB3" w:rsidP="0022303B">
            <w:pPr>
              <w:widowControl w:val="0"/>
              <w:autoSpaceDE w:val="0"/>
              <w:autoSpaceDN w:val="0"/>
              <w:adjustRightInd w:val="0"/>
            </w:pPr>
            <w:r w:rsidRPr="00CF7E63">
              <w:rPr>
                <w:rFonts w:cs="Times New Roman"/>
                <w:lang w:val="fr-FR"/>
              </w:rPr>
              <w:lastRenderedPageBreak/>
              <w:t>Substitution of Phe</w:t>
            </w:r>
            <w:r w:rsidRPr="00CF7E63">
              <w:rPr>
                <w:rFonts w:cs="Times New Roman"/>
                <w:vertAlign w:val="superscript"/>
                <w:lang w:val="fr-FR"/>
              </w:rPr>
              <w:t>7</w:t>
            </w:r>
            <w:r w:rsidRPr="00CF7E63">
              <w:rPr>
                <w:rFonts w:cs="Times New Roman"/>
                <w:lang w:val="fr-FR"/>
              </w:rPr>
              <w:t xml:space="preserve"> </w:t>
            </w:r>
            <w:proofErr w:type="spellStart"/>
            <w:r w:rsidRPr="00CF7E63">
              <w:rPr>
                <w:rFonts w:cs="Times New Roman"/>
                <w:lang w:val="fr-FR"/>
              </w:rPr>
              <w:t>with</w:t>
            </w:r>
            <w:proofErr w:type="spellEnd"/>
            <w:r w:rsidRPr="00CF7E63">
              <w:rPr>
                <w:rFonts w:cs="Times New Roman"/>
                <w:lang w:val="fr-FR"/>
              </w:rPr>
              <w:t xml:space="preserve"> D-</w:t>
            </w:r>
            <w:proofErr w:type="spellStart"/>
            <w:proofErr w:type="gramStart"/>
            <w:r w:rsidRPr="00CF7E63">
              <w:rPr>
                <w:rFonts w:cs="Times New Roman"/>
                <w:lang w:val="fr-FR"/>
              </w:rPr>
              <w:t>Nal</w:t>
            </w:r>
            <w:proofErr w:type="spellEnd"/>
            <w:r w:rsidRPr="00CF7E63">
              <w:rPr>
                <w:rFonts w:cs="Times New Roman"/>
                <w:lang w:val="fr-FR"/>
              </w:rPr>
              <w:t>(</w:t>
            </w:r>
            <w:proofErr w:type="gramEnd"/>
            <w:r w:rsidRPr="00CF7E63">
              <w:rPr>
                <w:rFonts w:cs="Times New Roman"/>
                <w:lang w:val="fr-FR"/>
              </w:rPr>
              <w:t>2’</w:t>
            </w:r>
            <w:r>
              <w:rPr>
                <w:rFonts w:cs="Times New Roman"/>
                <w:lang w:val="fr-FR"/>
              </w:rPr>
              <w:t>) in ACTH(1–</w:t>
            </w:r>
            <w:r w:rsidRPr="00CF7E63">
              <w:rPr>
                <w:rFonts w:cs="Times New Roman"/>
                <w:lang w:val="fr-FR"/>
              </w:rPr>
              <w:t xml:space="preserve">24) </w:t>
            </w:r>
          </w:p>
          <w:p w14:paraId="664B69D4" w14:textId="73E7E6E0" w:rsidR="00A13EB3" w:rsidRDefault="00A13EB3" w:rsidP="0022303B">
            <w:r>
              <w:fldChar w:fldCharType="begin">
                <w:fldData xml:space="preserve">PEVuZE5vdGU+PENpdGU+PEF1dGhvcj5ZYW5nPC9BdXRob3I+PFllYXI+MjAxNTwvWWVhcj48UmVj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</w:fldData>
              </w:fldChar>
            </w:r>
            <w:r w:rsidR="001D0726">
              <w:instrText xml:space="preserve"> ADDIN EN.CITE </w:instrText>
            </w:r>
            <w:r w:rsidR="001D0726">
              <w:fldChar w:fldCharType="begin">
                <w:fldData xml:space="preserve">PEVuZE5vdGU+PENpdGU+PEF1dGhvcj5ZYW5nPC9BdXRob3I+PFllYXI+MjAxNTwvWWVhcj48UmVj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</w:fldData>
              </w:fldChar>
            </w:r>
            <w:r w:rsidR="001D0726">
              <w:instrText xml:space="preserve"> ADDIN EN.CITE.DATA  </w:instrText>
            </w:r>
            <w:r w:rsidR="001D0726">
              <w:fldChar w:fldCharType="end"/>
            </w:r>
            <w:r>
              <w:fldChar w:fldCharType="separate"/>
            </w:r>
            <w:r w:rsidR="001D0726" w:rsidRPr="001D0726">
              <w:rPr>
                <w:noProof/>
                <w:vertAlign w:val="superscript"/>
              </w:rPr>
              <w:t>39</w:t>
            </w:r>
            <w:r>
              <w:fldChar w:fldCharType="end"/>
            </w:r>
          </w:p>
        </w:tc>
        <w:tc>
          <w:tcPr>
            <w:tcW w:w="2300" w:type="dxa"/>
          </w:tcPr>
          <w:p w14:paraId="2ED7A2F8" w14:textId="64FD661B" w:rsidR="00A13EB3" w:rsidRPr="00CF7E63" w:rsidRDefault="008B4BCE" w:rsidP="0022303B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lang w:val="fr-FR"/>
              </w:rPr>
            </w:pPr>
            <w:r>
              <w:rPr>
                <w:rFonts w:eastAsia="Times New Roman" w:cs="Times New Roman"/>
              </w:rPr>
              <w:t>OS3 and HEK cell lines, lacking endogenous MC2R, were used for hMC4R, hMC2R, and chimeric receptor transfection</w:t>
            </w:r>
          </w:p>
        </w:tc>
        <w:tc>
          <w:tcPr>
            <w:tcW w:w="2268" w:type="dxa"/>
          </w:tcPr>
          <w:p w14:paraId="4FEBA2F3" w14:textId="50D8F90F" w:rsidR="00A13EB3" w:rsidRPr="00CF7E63" w:rsidRDefault="00A13EB3" w:rsidP="0022303B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lang w:val="fr-FR"/>
              </w:rPr>
            </w:pPr>
            <w:proofErr w:type="spellStart"/>
            <w:r w:rsidRPr="00CF7E63">
              <w:rPr>
                <w:rFonts w:cs="Times New Roman"/>
                <w:lang w:val="fr-FR"/>
              </w:rPr>
              <w:t>did</w:t>
            </w:r>
            <w:proofErr w:type="spellEnd"/>
            <w:r w:rsidRPr="00CF7E63">
              <w:rPr>
                <w:rFonts w:cs="Times New Roman"/>
                <w:lang w:val="fr-FR"/>
              </w:rPr>
              <w:t xml:space="preserve"> not </w:t>
            </w:r>
            <w:proofErr w:type="spellStart"/>
            <w:r w:rsidRPr="00CF7E63">
              <w:rPr>
                <w:rFonts w:cs="Times New Roman"/>
                <w:lang w:val="fr-FR"/>
              </w:rPr>
              <w:t>switch</w:t>
            </w:r>
            <w:proofErr w:type="spellEnd"/>
            <w:r w:rsidRPr="00CF7E63">
              <w:rPr>
                <w:rFonts w:cs="Times New Roman"/>
                <w:lang w:val="fr-FR"/>
              </w:rPr>
              <w:t xml:space="preserve"> the ligand </w:t>
            </w:r>
            <w:proofErr w:type="spellStart"/>
            <w:r w:rsidRPr="00CF7E63">
              <w:rPr>
                <w:rFonts w:cs="Times New Roman"/>
                <w:lang w:val="fr-FR"/>
              </w:rPr>
              <w:t>from</w:t>
            </w:r>
            <w:proofErr w:type="spellEnd"/>
            <w:r w:rsidRPr="00CF7E63">
              <w:rPr>
                <w:rFonts w:cs="Times New Roman"/>
                <w:lang w:val="fr-FR"/>
              </w:rPr>
              <w:t xml:space="preserve"> </w:t>
            </w:r>
            <w:proofErr w:type="spellStart"/>
            <w:r w:rsidRPr="00CF7E63">
              <w:rPr>
                <w:rFonts w:cs="Times New Roman"/>
                <w:lang w:val="fr-FR"/>
              </w:rPr>
              <w:t>agonist</w:t>
            </w:r>
            <w:proofErr w:type="spellEnd"/>
            <w:r w:rsidRPr="00CF7E63">
              <w:rPr>
                <w:rFonts w:cs="Times New Roman"/>
                <w:lang w:val="fr-FR"/>
              </w:rPr>
              <w:t xml:space="preserve"> to </w:t>
            </w:r>
            <w:proofErr w:type="spellStart"/>
            <w:r w:rsidRPr="00CF7E63">
              <w:rPr>
                <w:rFonts w:cs="Times New Roman"/>
                <w:lang w:val="fr-FR"/>
              </w:rPr>
              <w:t>antagonist</w:t>
            </w:r>
            <w:proofErr w:type="spellEnd"/>
            <w:r w:rsidRPr="00CF7E63">
              <w:rPr>
                <w:rFonts w:cs="Times New Roman"/>
                <w:lang w:val="fr-FR"/>
              </w:rPr>
              <w:t xml:space="preserve"> </w:t>
            </w:r>
            <w:proofErr w:type="spellStart"/>
            <w:r w:rsidRPr="00CF7E63">
              <w:rPr>
                <w:rFonts w:cs="Times New Roman"/>
                <w:lang w:val="fr-FR"/>
              </w:rPr>
              <w:t>at</w:t>
            </w:r>
            <w:proofErr w:type="spellEnd"/>
          </w:p>
          <w:p w14:paraId="7627CF3E" w14:textId="63BBF343" w:rsidR="00A13EB3" w:rsidRDefault="00A13EB3" w:rsidP="0022303B">
            <w:r w:rsidRPr="00CF7E63">
              <w:rPr>
                <w:rFonts w:cs="Times New Roman"/>
                <w:lang w:val="fr-FR"/>
              </w:rPr>
              <w:t xml:space="preserve">MC2R, </w:t>
            </w:r>
            <w:proofErr w:type="spellStart"/>
            <w:r w:rsidRPr="00CF7E63">
              <w:rPr>
                <w:rFonts w:cs="Times New Roman"/>
                <w:lang w:val="fr-FR"/>
              </w:rPr>
              <w:t>which</w:t>
            </w:r>
            <w:proofErr w:type="spellEnd"/>
            <w:r w:rsidRPr="00CF7E63">
              <w:rPr>
                <w:rFonts w:cs="Times New Roman"/>
                <w:lang w:val="fr-FR"/>
              </w:rPr>
              <w:t xml:space="preserve"> </w:t>
            </w:r>
            <w:proofErr w:type="spellStart"/>
            <w:r w:rsidRPr="00CF7E63">
              <w:rPr>
                <w:rFonts w:cs="Times New Roman"/>
                <w:lang w:val="fr-FR"/>
              </w:rPr>
              <w:t>was</w:t>
            </w:r>
            <w:proofErr w:type="spellEnd"/>
            <w:r w:rsidRPr="00CF7E63">
              <w:rPr>
                <w:rFonts w:cs="Times New Roman"/>
                <w:lang w:val="fr-FR"/>
              </w:rPr>
              <w:t xml:space="preserve"> </w:t>
            </w:r>
            <w:proofErr w:type="spellStart"/>
            <w:r w:rsidRPr="00CF7E63">
              <w:rPr>
                <w:rFonts w:cs="Times New Roman"/>
                <w:lang w:val="fr-FR"/>
              </w:rPr>
              <w:t>observed</w:t>
            </w:r>
            <w:proofErr w:type="spellEnd"/>
            <w:r w:rsidRPr="00CF7E63">
              <w:rPr>
                <w:rFonts w:cs="Times New Roman"/>
                <w:lang w:val="fr-FR"/>
              </w:rPr>
              <w:t xml:space="preserve"> inMC3Rand MC4R</w:t>
            </w:r>
          </w:p>
        </w:tc>
        <w:tc>
          <w:tcPr>
            <w:tcW w:w="2664" w:type="dxa"/>
          </w:tcPr>
          <w:p w14:paraId="70466692" w14:textId="77777777" w:rsidR="00A13EB3" w:rsidRDefault="00A13EB3" w:rsidP="0022303B"/>
        </w:tc>
      </w:tr>
    </w:tbl>
    <w:p w14:paraId="4B1A6E3A" w14:textId="1279720B" w:rsidR="009B4C10" w:rsidRDefault="00217F0B">
      <w:r>
        <w:br w:type="textWrapping" w:clear="all"/>
      </w:r>
    </w:p>
    <w:p w14:paraId="500383E8" w14:textId="77777777" w:rsidR="009B4C10" w:rsidRDefault="009B4C10"/>
    <w:p w14:paraId="066D9816" w14:textId="77777777" w:rsidR="00E33317" w:rsidRPr="00E33317" w:rsidRDefault="009B4C10" w:rsidP="00E33317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E33317" w:rsidRPr="00E33317">
        <w:rPr>
          <w:noProof/>
        </w:rPr>
        <w:t>1</w:t>
      </w:r>
      <w:r w:rsidR="00E33317" w:rsidRPr="00E33317">
        <w:rPr>
          <w:noProof/>
        </w:rPr>
        <w:tab/>
        <w:t xml:space="preserve">Malendowicz, L. K., Rebuffat, P., Nussdorfer, G. G. &amp; Nowak, K. W. Corticotropin-inhibiting peptide enhances aldosterone secretion by dispersed rat zona glomerulosa cells. </w:t>
      </w:r>
      <w:r w:rsidR="00E33317" w:rsidRPr="00E33317">
        <w:rPr>
          <w:i/>
          <w:noProof/>
        </w:rPr>
        <w:t>J Steroid Biochem Mol Biol</w:t>
      </w:r>
      <w:r w:rsidR="00E33317" w:rsidRPr="00E33317">
        <w:rPr>
          <w:noProof/>
        </w:rPr>
        <w:t xml:space="preserve"> </w:t>
      </w:r>
      <w:r w:rsidR="00E33317" w:rsidRPr="00E33317">
        <w:rPr>
          <w:b/>
          <w:noProof/>
        </w:rPr>
        <w:t>67</w:t>
      </w:r>
      <w:r w:rsidR="00E33317" w:rsidRPr="00E33317">
        <w:rPr>
          <w:noProof/>
        </w:rPr>
        <w:t>, 149-152 (1998).</w:t>
      </w:r>
    </w:p>
    <w:p w14:paraId="4CB21BFC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2</w:t>
      </w:r>
      <w:r w:rsidRPr="00E33317">
        <w:rPr>
          <w:noProof/>
        </w:rPr>
        <w:tab/>
        <w:t xml:space="preserve">Feuilloley, M., Stolz, M. B., Delarue, C., Fauchere, J. L. &amp; Vaudry, H. Structure-activity relationships of monomeric and dimeric synthetic ACTH fragments in perifused frog adrenal slices. </w:t>
      </w:r>
      <w:r w:rsidRPr="00E33317">
        <w:rPr>
          <w:i/>
          <w:noProof/>
        </w:rPr>
        <w:t>J Steroid Biochem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35</w:t>
      </w:r>
      <w:r w:rsidRPr="00E33317">
        <w:rPr>
          <w:noProof/>
        </w:rPr>
        <w:t>, 583-592 (1990).</w:t>
      </w:r>
    </w:p>
    <w:p w14:paraId="32F1B202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3</w:t>
      </w:r>
      <w:r w:rsidRPr="00E33317">
        <w:rPr>
          <w:noProof/>
        </w:rPr>
        <w:tab/>
        <w:t xml:space="preserve">Fauchere, J. L., Rossier, M., Capponi, A. &amp; Vallotton, M. B. Potentiation of the antagonistic effect of ACTH11-24 on steroidogenesis by synthesis of covalent dimeric conjugates. </w:t>
      </w:r>
      <w:r w:rsidRPr="00E33317">
        <w:rPr>
          <w:i/>
          <w:noProof/>
        </w:rPr>
        <w:t>FEBS Lett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183</w:t>
      </w:r>
      <w:r w:rsidRPr="00E33317">
        <w:rPr>
          <w:noProof/>
        </w:rPr>
        <w:t>, 283-286 (1985).</w:t>
      </w:r>
    </w:p>
    <w:p w14:paraId="217FCCC5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4</w:t>
      </w:r>
      <w:r w:rsidRPr="00E33317">
        <w:rPr>
          <w:noProof/>
        </w:rPr>
        <w:tab/>
        <w:t xml:space="preserve">Seelig, S., Sayers, G., Schwyzer, R. &amp; Schiller, P. Isolated adrenal cells: ACTH(11-24), a competitive antagonist of ACTH(1-39) and ACTH(1-10). </w:t>
      </w:r>
      <w:r w:rsidRPr="00E33317">
        <w:rPr>
          <w:i/>
          <w:noProof/>
        </w:rPr>
        <w:t>FEBS Lett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19</w:t>
      </w:r>
      <w:r w:rsidRPr="00E33317">
        <w:rPr>
          <w:noProof/>
        </w:rPr>
        <w:t>, 232-234 (1971).</w:t>
      </w:r>
    </w:p>
    <w:p w14:paraId="4AF32137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5</w:t>
      </w:r>
      <w:r w:rsidRPr="00E33317">
        <w:rPr>
          <w:noProof/>
        </w:rPr>
        <w:tab/>
        <w:t xml:space="preserve">Seelig, S., Lindley, B. D. &amp; Sayers, G. A new approach to the structure-activity relationship for ACTH analogs using isolated adrenal cortex cells. </w:t>
      </w:r>
      <w:r w:rsidRPr="00E33317">
        <w:rPr>
          <w:i/>
          <w:noProof/>
        </w:rPr>
        <w:t>Methods Enzymol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39</w:t>
      </w:r>
      <w:r w:rsidRPr="00E33317">
        <w:rPr>
          <w:noProof/>
        </w:rPr>
        <w:t>, 347-359 (1975).</w:t>
      </w:r>
    </w:p>
    <w:p w14:paraId="1D6F413A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6</w:t>
      </w:r>
      <w:r w:rsidRPr="00E33317">
        <w:rPr>
          <w:noProof/>
        </w:rPr>
        <w:tab/>
        <w:t xml:space="preserve">Bristow, A. F., Gleed, C., Fauchere, J. L., Schwyzer, R. &amp; Schulster, D. Effects of ACTH (corticotropin) analogues on steroidogenesis and cyclic AMP in rat adrenocortical cells. Evidence for two different steroidogenically responsive receptors. </w:t>
      </w:r>
      <w:r w:rsidRPr="00E33317">
        <w:rPr>
          <w:i/>
          <w:noProof/>
        </w:rPr>
        <w:t>Biochem J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186</w:t>
      </w:r>
      <w:r w:rsidRPr="00E33317">
        <w:rPr>
          <w:noProof/>
        </w:rPr>
        <w:t>, 599-603 (1980).</w:t>
      </w:r>
    </w:p>
    <w:p w14:paraId="4DB26219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7</w:t>
      </w:r>
      <w:r w:rsidRPr="00E33317">
        <w:rPr>
          <w:noProof/>
        </w:rPr>
        <w:tab/>
        <w:t xml:space="preserve">Ways, D. K., Mahaffee, D. D. &amp; Ontjes, D. A. An adrenocorticotropin analog [ACTH(6-39)] which acts as a potent in vitro adrenocorticotropin antagonist at low calcium concentration and as a weak agonist at high calcium concentration. </w:t>
      </w:r>
      <w:r w:rsidRPr="00E33317">
        <w:rPr>
          <w:i/>
          <w:noProof/>
        </w:rPr>
        <w:t>Endocrinology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104</w:t>
      </w:r>
      <w:r w:rsidRPr="00E33317">
        <w:rPr>
          <w:noProof/>
        </w:rPr>
        <w:t>, 1028-1035, doi:10.1210/endo-104-4-1028 (1979).</w:t>
      </w:r>
    </w:p>
    <w:p w14:paraId="36B4EA7A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8</w:t>
      </w:r>
      <w:r w:rsidRPr="00E33317">
        <w:rPr>
          <w:noProof/>
        </w:rPr>
        <w:tab/>
        <w:t xml:space="preserve">Schwyzer, R. ACTH: a short introductory review. </w:t>
      </w:r>
      <w:r w:rsidRPr="00E33317">
        <w:rPr>
          <w:i/>
          <w:noProof/>
        </w:rPr>
        <w:t>Ann N Y Acad Sci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297</w:t>
      </w:r>
      <w:r w:rsidRPr="00E33317">
        <w:rPr>
          <w:noProof/>
        </w:rPr>
        <w:t>, 3-26 (1977).</w:t>
      </w:r>
    </w:p>
    <w:p w14:paraId="3915C8AA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9</w:t>
      </w:r>
      <w:r w:rsidRPr="00E33317">
        <w:rPr>
          <w:noProof/>
        </w:rPr>
        <w:tab/>
        <w:t xml:space="preserve">Bonnafous, J. C., Fauchere, J. L., Schlegel, W. &amp; Schwyzer, R. Hormone-receptor interactions. Stimulation and inhibition of bovine adrenal cortex cell membrane adenylate cyclase by synthetic corticotropin fragments and the effect of 5'-guanylylimidodiphosphate. </w:t>
      </w:r>
      <w:r w:rsidRPr="00E33317">
        <w:rPr>
          <w:i/>
          <w:noProof/>
        </w:rPr>
        <w:t>FEBS Lett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78</w:t>
      </w:r>
      <w:r w:rsidRPr="00E33317">
        <w:rPr>
          <w:noProof/>
        </w:rPr>
        <w:t>, 247-250 (1977).</w:t>
      </w:r>
    </w:p>
    <w:p w14:paraId="314804EB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10</w:t>
      </w:r>
      <w:r w:rsidRPr="00E33317">
        <w:rPr>
          <w:noProof/>
        </w:rPr>
        <w:tab/>
        <w:t xml:space="preserve">Lang, U., Fauchere, J. L., Pelican, G. M., Karlaganis, G. &amp; Schwyzer, R. Hormone-receptor interactions. Adrenocorticotrophin-(7-24)-octadecapeptide stimulates adipocyte membrane adenylate cyclase without causing lipolysis in fat cells. </w:t>
      </w:r>
      <w:r w:rsidRPr="00E33317">
        <w:rPr>
          <w:i/>
          <w:noProof/>
        </w:rPr>
        <w:t>FEBS Lett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66</w:t>
      </w:r>
      <w:r w:rsidRPr="00E33317">
        <w:rPr>
          <w:noProof/>
        </w:rPr>
        <w:t>, 246-249 (1976).</w:t>
      </w:r>
    </w:p>
    <w:p w14:paraId="772E4CD2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11</w:t>
      </w:r>
      <w:r w:rsidRPr="00E33317">
        <w:rPr>
          <w:noProof/>
        </w:rPr>
        <w:tab/>
        <w:t>Clark, A. J.</w:t>
      </w:r>
      <w:r w:rsidRPr="00E33317">
        <w:rPr>
          <w:i/>
          <w:noProof/>
        </w:rPr>
        <w:t xml:space="preserve"> et al.</w:t>
      </w:r>
      <w:r w:rsidRPr="00E33317">
        <w:rPr>
          <w:noProof/>
        </w:rPr>
        <w:t xml:space="preserve"> ACTH Antagonists. </w:t>
      </w:r>
      <w:r w:rsidRPr="00E33317">
        <w:rPr>
          <w:i/>
          <w:noProof/>
        </w:rPr>
        <w:t>Front Endocrinol (Lausanne)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7</w:t>
      </w:r>
      <w:r w:rsidRPr="00E33317">
        <w:rPr>
          <w:noProof/>
        </w:rPr>
        <w:t>, 101, doi:10.3389/fendo.2016.00101 (2016).</w:t>
      </w:r>
    </w:p>
    <w:p w14:paraId="358AA353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12</w:t>
      </w:r>
      <w:r w:rsidRPr="00E33317">
        <w:rPr>
          <w:noProof/>
        </w:rPr>
        <w:tab/>
        <w:t xml:space="preserve">Li, C. H., Chung, D., Yamashiro, D. &amp; Lee, C. Y. Isolation, characterization, and synthesis of a corticotropin-inhibiting peptide from human pituitary glands. </w:t>
      </w:r>
      <w:r w:rsidRPr="00E33317">
        <w:rPr>
          <w:i/>
          <w:noProof/>
        </w:rPr>
        <w:t>Proc Natl Acad Sci U S A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75</w:t>
      </w:r>
      <w:r w:rsidRPr="00E33317">
        <w:rPr>
          <w:noProof/>
        </w:rPr>
        <w:t>, 4306-4309 (1978).</w:t>
      </w:r>
    </w:p>
    <w:p w14:paraId="336F78B5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13</w:t>
      </w:r>
      <w:r w:rsidRPr="00E33317">
        <w:rPr>
          <w:noProof/>
        </w:rPr>
        <w:tab/>
        <w:t>Kovalitskaia Iu, A.</w:t>
      </w:r>
      <w:r w:rsidRPr="00E33317">
        <w:rPr>
          <w:i/>
          <w:noProof/>
        </w:rPr>
        <w:t xml:space="preserve"> et al.</w:t>
      </w:r>
      <w:r w:rsidRPr="00E33317">
        <w:rPr>
          <w:noProof/>
        </w:rPr>
        <w:t xml:space="preserve"> [Synthetic peptide KKRR corresponding to the human ACTH fragment 15-18 is an antagonist of the ACTH receptor]. </w:t>
      </w:r>
      <w:r w:rsidRPr="00E33317">
        <w:rPr>
          <w:i/>
          <w:noProof/>
        </w:rPr>
        <w:t>Bioorg Khim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34</w:t>
      </w:r>
      <w:r w:rsidRPr="00E33317">
        <w:rPr>
          <w:noProof/>
        </w:rPr>
        <w:t>, 29-35 (2008).</w:t>
      </w:r>
    </w:p>
    <w:p w14:paraId="17F7BF20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14</w:t>
      </w:r>
      <w:r w:rsidRPr="00E33317">
        <w:rPr>
          <w:noProof/>
        </w:rPr>
        <w:tab/>
        <w:t xml:space="preserve">Hofmann, K., Montibeller, J. A. &amp; Finn, F. M. ACTH antagonists. </w:t>
      </w:r>
      <w:r w:rsidRPr="00E33317">
        <w:rPr>
          <w:i/>
          <w:noProof/>
        </w:rPr>
        <w:t>Proc Natl Acad Sci U S A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71</w:t>
      </w:r>
      <w:r w:rsidRPr="00E33317">
        <w:rPr>
          <w:noProof/>
        </w:rPr>
        <w:t>, 80-83 (1974).</w:t>
      </w:r>
    </w:p>
    <w:p w14:paraId="44C7E5DE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15</w:t>
      </w:r>
      <w:r w:rsidRPr="00E33317">
        <w:rPr>
          <w:noProof/>
        </w:rPr>
        <w:tab/>
        <w:t>Dores, R. M. ACTH Antagonist Peptides. doi:0309696 A1 (2012).</w:t>
      </w:r>
    </w:p>
    <w:p w14:paraId="57498D07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16</w:t>
      </w:r>
      <w:r w:rsidRPr="00E33317">
        <w:rPr>
          <w:noProof/>
        </w:rPr>
        <w:tab/>
        <w:t xml:space="preserve">Liang, L., Angleson, J. K. &amp; Dores, R. M. Using the human melanocortin-2 receptor as a model for analyzing hormone/receptor interactions between a mammalian MC2 receptor and ACTH(1-24). </w:t>
      </w:r>
      <w:r w:rsidRPr="00E33317">
        <w:rPr>
          <w:i/>
          <w:noProof/>
        </w:rPr>
        <w:t>Gen Comp Endocrinol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181</w:t>
      </w:r>
      <w:r w:rsidRPr="00E33317">
        <w:rPr>
          <w:noProof/>
        </w:rPr>
        <w:t>, 203-210, doi:10.1016/j.ygcen.2012.11.011 (2013).</w:t>
      </w:r>
    </w:p>
    <w:p w14:paraId="34E383DA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17</w:t>
      </w:r>
      <w:r w:rsidRPr="00E33317">
        <w:rPr>
          <w:noProof/>
        </w:rPr>
        <w:tab/>
        <w:t>Bouw, E.</w:t>
      </w:r>
      <w:r w:rsidRPr="00E33317">
        <w:rPr>
          <w:i/>
          <w:noProof/>
        </w:rPr>
        <w:t xml:space="preserve"> et al.</w:t>
      </w:r>
      <w:r w:rsidRPr="00E33317">
        <w:rPr>
          <w:noProof/>
        </w:rPr>
        <w:t xml:space="preserve"> Development of potent selective competitive-antagonists of the melanocortin type 2 receptor. </w:t>
      </w:r>
      <w:r w:rsidRPr="00E33317">
        <w:rPr>
          <w:i/>
          <w:noProof/>
        </w:rPr>
        <w:t>Mol Cell Endocrinol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394</w:t>
      </w:r>
      <w:r w:rsidRPr="00E33317">
        <w:rPr>
          <w:noProof/>
        </w:rPr>
        <w:t>, 99-104, doi:10.1016/j.mce.2014.07.003 (2014).</w:t>
      </w:r>
    </w:p>
    <w:p w14:paraId="1E64F50A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18</w:t>
      </w:r>
      <w:r w:rsidRPr="00E33317">
        <w:rPr>
          <w:noProof/>
        </w:rPr>
        <w:tab/>
        <w:t xml:space="preserve">Nensey, N. K., Bodager, J., Gehrand, A. L. &amp; Raff, H. Effect of Novel Melanocortin Type 2 Receptor Antagonists on the Corticosterone Response to ACTH in the Neonatal Rat Adrenal Gland In Vivo and In Vitro. </w:t>
      </w:r>
      <w:r w:rsidRPr="00E33317">
        <w:rPr>
          <w:i/>
          <w:noProof/>
        </w:rPr>
        <w:t>Front Endocrinol (Lausanne)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7</w:t>
      </w:r>
      <w:r w:rsidRPr="00E33317">
        <w:rPr>
          <w:noProof/>
        </w:rPr>
        <w:t>, 23, doi:10.3389/fendo.2016.00023 (2016).</w:t>
      </w:r>
    </w:p>
    <w:p w14:paraId="3B94EBFC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19</w:t>
      </w:r>
      <w:r w:rsidRPr="00E33317">
        <w:rPr>
          <w:noProof/>
        </w:rPr>
        <w:tab/>
        <w:t>Halem HA, U. M., Jewett I, Bastille A, Beech J, et al. In vivo</w:t>
      </w:r>
    </w:p>
    <w:p w14:paraId="784431BF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suppression of corticosterone in rodent models of Cushing’s disease with a selective, peptide MC2 receptor antagonist.  (2016).</w:t>
      </w:r>
    </w:p>
    <w:p w14:paraId="152639FC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20</w:t>
      </w:r>
      <w:r w:rsidRPr="00E33317">
        <w:rPr>
          <w:noProof/>
        </w:rPr>
        <w:tab/>
        <w:t xml:space="preserve">Fani, L., Bak, S., Delhanty, P., van Rossum, E. F. &amp; van den Akker, E. L. The melanocortin-4 receptor as target for obesity treatment: a systematic review of emerging pharmacological therapeutic options. </w:t>
      </w:r>
      <w:r w:rsidRPr="00E33317">
        <w:rPr>
          <w:i/>
          <w:noProof/>
        </w:rPr>
        <w:t>Int J Obes (Lond)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38</w:t>
      </w:r>
      <w:r w:rsidRPr="00E33317">
        <w:rPr>
          <w:noProof/>
        </w:rPr>
        <w:t>, 163-169, doi:10.1038/ijo.2013.80 (2014).</w:t>
      </w:r>
    </w:p>
    <w:p w14:paraId="52F9C14D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21</w:t>
      </w:r>
      <w:r w:rsidRPr="00E33317">
        <w:rPr>
          <w:noProof/>
        </w:rPr>
        <w:tab/>
        <w:t>Zhu, Q. Z.</w:t>
      </w:r>
      <w:r w:rsidRPr="00E33317">
        <w:rPr>
          <w:i/>
          <w:noProof/>
        </w:rPr>
        <w:t xml:space="preserve"> et al.</w:t>
      </w:r>
      <w:r w:rsidRPr="00E33317">
        <w:rPr>
          <w:noProof/>
        </w:rPr>
        <w:t xml:space="preserve"> Isolation and structure of corticostatin peptides from rabbit fetal and adult lung. </w:t>
      </w:r>
      <w:r w:rsidRPr="00E33317">
        <w:rPr>
          <w:i/>
          <w:noProof/>
        </w:rPr>
        <w:t>Proc Natl Acad Sci U S A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85</w:t>
      </w:r>
      <w:r w:rsidRPr="00E33317">
        <w:rPr>
          <w:noProof/>
        </w:rPr>
        <w:t>, 592-596 (1988).</w:t>
      </w:r>
    </w:p>
    <w:p w14:paraId="259EFF01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22</w:t>
      </w:r>
      <w:r w:rsidRPr="00E33317">
        <w:rPr>
          <w:noProof/>
        </w:rPr>
        <w:tab/>
        <w:t>Adan, R. A.</w:t>
      </w:r>
      <w:r w:rsidRPr="00E33317">
        <w:rPr>
          <w:i/>
          <w:noProof/>
        </w:rPr>
        <w:t xml:space="preserve"> et al.</w:t>
      </w:r>
      <w:r w:rsidRPr="00E33317">
        <w:rPr>
          <w:noProof/>
        </w:rPr>
        <w:t xml:space="preserve"> Identification of antagonists for melanocortin MC3, MC4 and MC5 receptors. </w:t>
      </w:r>
      <w:r w:rsidRPr="00E33317">
        <w:rPr>
          <w:i/>
          <w:noProof/>
        </w:rPr>
        <w:t>Eur J Pharmacol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269</w:t>
      </w:r>
      <w:r w:rsidRPr="00E33317">
        <w:rPr>
          <w:noProof/>
        </w:rPr>
        <w:t>, 331-337 (1994).</w:t>
      </w:r>
    </w:p>
    <w:p w14:paraId="0720D382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23</w:t>
      </w:r>
      <w:r w:rsidRPr="00E33317">
        <w:rPr>
          <w:noProof/>
        </w:rPr>
        <w:tab/>
        <w:t>Ashmarin, J. P. N., V. N.; Levitskaya, N. G.; Koshelev, &amp; V. B.; Kamensky, A. A. Design and investigation of an ACTH (4 –10)</w:t>
      </w:r>
    </w:p>
    <w:p w14:paraId="75CCAC02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 xml:space="preserve">analogue lacking D-amino acids and hydrophobic residues. </w:t>
      </w:r>
      <w:r w:rsidRPr="00E33317">
        <w:rPr>
          <w:i/>
          <w:noProof/>
        </w:rPr>
        <w:t>neuroscience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16</w:t>
      </w:r>
      <w:r w:rsidRPr="00E33317">
        <w:rPr>
          <w:noProof/>
        </w:rPr>
        <w:t>, 105–112 (1995).</w:t>
      </w:r>
    </w:p>
    <w:p w14:paraId="50FCDDC9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24</w:t>
      </w:r>
      <w:r w:rsidRPr="00E33317">
        <w:rPr>
          <w:noProof/>
        </w:rPr>
        <w:tab/>
        <w:t xml:space="preserve">Jayawickreme, C. K., Quillan, J. M., Graminski, G. F. &amp; Lerner, M. R. Discovery and structure-function analysis of alpha-melanocyte-stimulating hormone antagonists. </w:t>
      </w:r>
      <w:r w:rsidRPr="00E33317">
        <w:rPr>
          <w:i/>
          <w:noProof/>
        </w:rPr>
        <w:t>J Biol Chem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269</w:t>
      </w:r>
      <w:r w:rsidRPr="00E33317">
        <w:rPr>
          <w:noProof/>
        </w:rPr>
        <w:t>, 29846-29854 (1994).</w:t>
      </w:r>
    </w:p>
    <w:p w14:paraId="01382B13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25</w:t>
      </w:r>
      <w:r w:rsidRPr="00E33317">
        <w:rPr>
          <w:noProof/>
        </w:rPr>
        <w:tab/>
        <w:t xml:space="preserve">Tatro, J. B. &amp; Entwistle, M. L. Identification of a specific mammalian melanocortin receptor antagonist. </w:t>
      </w:r>
      <w:r w:rsidRPr="00E33317">
        <w:rPr>
          <w:i/>
          <w:noProof/>
        </w:rPr>
        <w:t>Ann N Y Acad Sci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739</w:t>
      </w:r>
      <w:r w:rsidRPr="00E33317">
        <w:rPr>
          <w:noProof/>
        </w:rPr>
        <w:t>, 315-319 (1994).</w:t>
      </w:r>
    </w:p>
    <w:p w14:paraId="786105B5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26</w:t>
      </w:r>
      <w:r w:rsidRPr="00E33317">
        <w:rPr>
          <w:noProof/>
        </w:rPr>
        <w:tab/>
        <w:t xml:space="preserve">Chen, M., Aprahamian, C. J., Kesterson, R. A., Harmon, C. M. &amp; Yang, Y. Molecular identification of the human melanocortin-2 receptor responsible for ligand binding and signaling. </w:t>
      </w:r>
      <w:r w:rsidRPr="00E33317">
        <w:rPr>
          <w:i/>
          <w:noProof/>
        </w:rPr>
        <w:t>Biochemistry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46</w:t>
      </w:r>
      <w:r w:rsidRPr="00E33317">
        <w:rPr>
          <w:noProof/>
        </w:rPr>
        <w:t>, 11389-11397, doi:10.1021/bi700125e (2007).</w:t>
      </w:r>
    </w:p>
    <w:p w14:paraId="145274DA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27</w:t>
      </w:r>
      <w:r w:rsidRPr="00E33317">
        <w:rPr>
          <w:noProof/>
        </w:rPr>
        <w:tab/>
        <w:t xml:space="preserve">Kapas, S., Cammas, F. M., Hinson, J. P. &amp; Clark, A. J. Agonist and receptor binding properties of adrenocorticotropin peptides using the cloned mouse adrenocorticotropin receptor expressed in a stably transfected HeLa cell line. </w:t>
      </w:r>
      <w:r w:rsidRPr="00E33317">
        <w:rPr>
          <w:i/>
          <w:noProof/>
        </w:rPr>
        <w:t>Endocrinology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137</w:t>
      </w:r>
      <w:r w:rsidRPr="00E33317">
        <w:rPr>
          <w:noProof/>
        </w:rPr>
        <w:t>, 3291-3294 (1996).</w:t>
      </w:r>
    </w:p>
    <w:p w14:paraId="48936EA6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28</w:t>
      </w:r>
      <w:r w:rsidRPr="00E33317">
        <w:rPr>
          <w:noProof/>
        </w:rPr>
        <w:tab/>
        <w:t xml:space="preserve">Chen, M., Georgeson, K. E., Harmon, C. M., Haskell-Luevano, C. &amp; Yang, Y. Functional characterization of the modified melanocortin peptides responsible for ligand selectivity at the human melanocortin receptors. </w:t>
      </w:r>
      <w:r w:rsidRPr="00E33317">
        <w:rPr>
          <w:i/>
          <w:noProof/>
        </w:rPr>
        <w:t>Peptides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27</w:t>
      </w:r>
      <w:r w:rsidRPr="00E33317">
        <w:rPr>
          <w:noProof/>
        </w:rPr>
        <w:t>, 2836-2845, doi:10.1016/j.peptides.2006.04.012 (2006).</w:t>
      </w:r>
    </w:p>
    <w:p w14:paraId="7D56FD7A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29</w:t>
      </w:r>
      <w:r w:rsidRPr="00E33317">
        <w:rPr>
          <w:noProof/>
        </w:rPr>
        <w:tab/>
        <w:t>Hruby, V. J.</w:t>
      </w:r>
      <w:r w:rsidRPr="00E33317">
        <w:rPr>
          <w:i/>
          <w:noProof/>
        </w:rPr>
        <w:t xml:space="preserve"> et al.</w:t>
      </w:r>
      <w:r w:rsidRPr="00E33317">
        <w:rPr>
          <w:noProof/>
        </w:rPr>
        <w:t xml:space="preserve"> Cyclic lactam alpha-melanotropin analogues of Ac-Nle4-cyclo[Asp5, D-Phe7,Lys10] alpha-melanocyte-stimulating hormone-(4-10)-NH2 with bulky aromatic amino acids at position 7 show high antagonist potency and selectivity at specific melanocortin receptors. </w:t>
      </w:r>
      <w:r w:rsidRPr="00E33317">
        <w:rPr>
          <w:i/>
          <w:noProof/>
        </w:rPr>
        <w:t>J Med Chem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38</w:t>
      </w:r>
      <w:r w:rsidRPr="00E33317">
        <w:rPr>
          <w:noProof/>
        </w:rPr>
        <w:t>, 3454-3461 (1995).</w:t>
      </w:r>
    </w:p>
    <w:p w14:paraId="202EACA6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30</w:t>
      </w:r>
      <w:r w:rsidRPr="00E33317">
        <w:rPr>
          <w:noProof/>
        </w:rPr>
        <w:tab/>
        <w:t>Hafiz, S.</w:t>
      </w:r>
      <w:r w:rsidRPr="00E33317">
        <w:rPr>
          <w:i/>
          <w:noProof/>
        </w:rPr>
        <w:t xml:space="preserve"> et al.</w:t>
      </w:r>
      <w:r w:rsidRPr="00E33317">
        <w:rPr>
          <w:noProof/>
        </w:rPr>
        <w:t xml:space="preserve"> Expression of melanocortin receptors in human prostate cancer cell lines: MC2R activation by ACTH increases prostate cancer cell proliferation. </w:t>
      </w:r>
      <w:r w:rsidRPr="00E33317">
        <w:rPr>
          <w:i/>
          <w:noProof/>
        </w:rPr>
        <w:t>International journal of oncology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41</w:t>
      </w:r>
      <w:r w:rsidRPr="00E33317">
        <w:rPr>
          <w:noProof/>
        </w:rPr>
        <w:t>, 1373-1380, doi:10.3892/ijo.2012.1574 (2012).</w:t>
      </w:r>
    </w:p>
    <w:p w14:paraId="26DBD17D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31</w:t>
      </w:r>
      <w:r w:rsidRPr="00E33317">
        <w:rPr>
          <w:noProof/>
        </w:rPr>
        <w:tab/>
        <w:t>Irani, B. G.</w:t>
      </w:r>
      <w:r w:rsidRPr="00E33317">
        <w:rPr>
          <w:i/>
          <w:noProof/>
        </w:rPr>
        <w:t xml:space="preserve"> et al.</w:t>
      </w:r>
      <w:r w:rsidRPr="00E33317">
        <w:rPr>
          <w:noProof/>
        </w:rPr>
        <w:t xml:space="preserve"> Progress in the development of melanocortin receptor selective ligands. </w:t>
      </w:r>
      <w:r w:rsidRPr="00E33317">
        <w:rPr>
          <w:i/>
          <w:noProof/>
        </w:rPr>
        <w:t>Curr Pharm Des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10</w:t>
      </w:r>
      <w:r w:rsidRPr="00E33317">
        <w:rPr>
          <w:noProof/>
        </w:rPr>
        <w:t>, 3443-3479 (2004).</w:t>
      </w:r>
    </w:p>
    <w:p w14:paraId="4A75661A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32</w:t>
      </w:r>
      <w:r w:rsidRPr="00E33317">
        <w:rPr>
          <w:noProof/>
        </w:rPr>
        <w:tab/>
        <w:t xml:space="preserve">Cerda-Reverter, J. M., Ringholm, A., Schioth, H. B. &amp; Peter, R. E. Molecular cloning, pharmacological characterization, and brain mapping of the melanocortin 4 receptor in the goldfish: involvement in the control of food intake. </w:t>
      </w:r>
      <w:r w:rsidRPr="00E33317">
        <w:rPr>
          <w:i/>
          <w:noProof/>
        </w:rPr>
        <w:t>Endocrinology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144</w:t>
      </w:r>
      <w:r w:rsidRPr="00E33317">
        <w:rPr>
          <w:noProof/>
        </w:rPr>
        <w:t>, 2336-2349, doi:10.1210/en.2002-0213 (2003).</w:t>
      </w:r>
    </w:p>
    <w:p w14:paraId="1841BC13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33</w:t>
      </w:r>
      <w:r w:rsidRPr="00E33317">
        <w:rPr>
          <w:noProof/>
        </w:rPr>
        <w:tab/>
        <w:t>Mogil, J. S.</w:t>
      </w:r>
      <w:r w:rsidRPr="00E33317">
        <w:rPr>
          <w:i/>
          <w:noProof/>
        </w:rPr>
        <w:t xml:space="preserve"> et al.</w:t>
      </w:r>
      <w:r w:rsidRPr="00E33317">
        <w:rPr>
          <w:noProof/>
        </w:rPr>
        <w:t xml:space="preserve"> The melanocortin-1 receptor gene mediates female-specific mechanisms of analgesia in mice and humans. </w:t>
      </w:r>
      <w:r w:rsidRPr="00E33317">
        <w:rPr>
          <w:i/>
          <w:noProof/>
        </w:rPr>
        <w:t>Proc Natl Acad Sci U S A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100</w:t>
      </w:r>
      <w:r w:rsidRPr="00E33317">
        <w:rPr>
          <w:noProof/>
        </w:rPr>
        <w:t>, 4867-4872, doi:10.1073/pnas.0730053100 (2003).</w:t>
      </w:r>
    </w:p>
    <w:p w14:paraId="74CBB45E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34</w:t>
      </w:r>
      <w:r w:rsidRPr="00E33317">
        <w:rPr>
          <w:noProof/>
        </w:rPr>
        <w:tab/>
        <w:t xml:space="preserve">Han, G., Quillan, J. M., Carlson, K., Sadee, W. &amp; Hruby, V. J. Design of novel chimeric melanotropin-deltorphin analogues. Discovery of the first potent human melanocortin 1 receptor antagonist. </w:t>
      </w:r>
      <w:r w:rsidRPr="00E33317">
        <w:rPr>
          <w:i/>
          <w:noProof/>
        </w:rPr>
        <w:t>J Med Chem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46</w:t>
      </w:r>
      <w:r w:rsidRPr="00E33317">
        <w:rPr>
          <w:noProof/>
        </w:rPr>
        <w:t>, 810-819, doi:10.1021/jm020355o (2003).</w:t>
      </w:r>
    </w:p>
    <w:p w14:paraId="5E00D552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35</w:t>
      </w:r>
      <w:r w:rsidRPr="00E33317">
        <w:rPr>
          <w:noProof/>
        </w:rPr>
        <w:tab/>
        <w:t>Vanina, V. I.</w:t>
      </w:r>
      <w:r w:rsidRPr="00E33317">
        <w:rPr>
          <w:i/>
          <w:noProof/>
        </w:rPr>
        <w:t xml:space="preserve"> et al.</w:t>
      </w:r>
      <w:r w:rsidRPr="00E33317">
        <w:rPr>
          <w:noProof/>
        </w:rPr>
        <w:t xml:space="preserve"> [Stress-protective effect of the synthetic ACTH-like peptide leucocorticotropin]. </w:t>
      </w:r>
      <w:r w:rsidRPr="00E33317">
        <w:rPr>
          <w:i/>
          <w:noProof/>
        </w:rPr>
        <w:t>Bioorg Khim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32</w:t>
      </w:r>
      <w:r w:rsidRPr="00E33317">
        <w:rPr>
          <w:noProof/>
        </w:rPr>
        <w:t>, 477-484 (2006).</w:t>
      </w:r>
    </w:p>
    <w:p w14:paraId="5DCA121C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36</w:t>
      </w:r>
      <w:r w:rsidRPr="00E33317">
        <w:rPr>
          <w:noProof/>
        </w:rPr>
        <w:tab/>
        <w:t xml:space="preserve">Marks, D. L., Hruby, V., Brookhart, G. &amp; Cone, R. D. The regulation of food intake by selective stimulation of the type 3 melanocortin receptor (MC3R). </w:t>
      </w:r>
      <w:r w:rsidRPr="00E33317">
        <w:rPr>
          <w:i/>
          <w:noProof/>
        </w:rPr>
        <w:t>Peptides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27</w:t>
      </w:r>
      <w:r w:rsidRPr="00E33317">
        <w:rPr>
          <w:noProof/>
        </w:rPr>
        <w:t>, 259-264, doi:10.1016/j.peptides.2005.01.025 (2006).</w:t>
      </w:r>
    </w:p>
    <w:p w14:paraId="3B03EB3A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37</w:t>
      </w:r>
      <w:r w:rsidRPr="00E33317">
        <w:rPr>
          <w:noProof/>
        </w:rPr>
        <w:tab/>
        <w:t>L CHOH Hao, L. R., J; Chung, D. Syntheis of a Biologically Active</w:t>
      </w:r>
    </w:p>
    <w:p w14:paraId="0A98194F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Pentadecapeptide Corresponding to an Altered Sequence of the</w:t>
      </w:r>
    </w:p>
    <w:p w14:paraId="59B0BAA6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 xml:space="preserve">Adrenocorticotropin (ACTH) Structure  J Am Chem Soc. </w:t>
      </w:r>
      <w:r w:rsidRPr="00E33317">
        <w:rPr>
          <w:i/>
          <w:noProof/>
        </w:rPr>
        <w:t xml:space="preserve">Journal of the American Chemical Society </w:t>
      </w:r>
      <w:r w:rsidRPr="00E33317">
        <w:rPr>
          <w:b/>
          <w:noProof/>
        </w:rPr>
        <w:t>86</w:t>
      </w:r>
      <w:r w:rsidRPr="00E33317">
        <w:rPr>
          <w:noProof/>
        </w:rPr>
        <w:t>, 2711-2715, doi:10.1021/ja01067a039 (1964).</w:t>
      </w:r>
    </w:p>
    <w:p w14:paraId="2B2EBABE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38</w:t>
      </w:r>
      <w:r w:rsidRPr="00E33317">
        <w:rPr>
          <w:noProof/>
        </w:rPr>
        <w:tab/>
        <w:t>Sayers, G.</w:t>
      </w:r>
      <w:r w:rsidRPr="00E33317">
        <w:rPr>
          <w:i/>
          <w:noProof/>
        </w:rPr>
        <w:t xml:space="preserve"> et al.</w:t>
      </w:r>
      <w:r w:rsidRPr="00E33317">
        <w:rPr>
          <w:noProof/>
        </w:rPr>
        <w:t xml:space="preserve"> Isolated adrenal cortex cells: ACTH4-23 (NH2), ACTH5-24, ACTH6-24 and ACTH7-23 (NH2); cyclic AMP and corticosterone production. </w:t>
      </w:r>
      <w:r w:rsidRPr="00E33317">
        <w:rPr>
          <w:i/>
          <w:noProof/>
        </w:rPr>
        <w:t>Proc Soc Exp Biol Med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145</w:t>
      </w:r>
      <w:r w:rsidRPr="00E33317">
        <w:rPr>
          <w:noProof/>
        </w:rPr>
        <w:t>, 176-181 (1974).</w:t>
      </w:r>
    </w:p>
    <w:p w14:paraId="578694D6" w14:textId="77777777" w:rsidR="00E33317" w:rsidRPr="00E33317" w:rsidRDefault="00E33317" w:rsidP="00E33317">
      <w:pPr>
        <w:pStyle w:val="EndNoteBibliography"/>
        <w:ind w:left="720" w:hanging="720"/>
        <w:rPr>
          <w:noProof/>
        </w:rPr>
      </w:pPr>
      <w:r w:rsidRPr="00E33317">
        <w:rPr>
          <w:noProof/>
        </w:rPr>
        <w:t>39</w:t>
      </w:r>
      <w:r w:rsidRPr="00E33317">
        <w:rPr>
          <w:noProof/>
        </w:rPr>
        <w:tab/>
        <w:t>Yang, Y.</w:t>
      </w:r>
      <w:r w:rsidRPr="00E33317">
        <w:rPr>
          <w:i/>
          <w:noProof/>
        </w:rPr>
        <w:t xml:space="preserve"> et al.</w:t>
      </w:r>
      <w:r w:rsidRPr="00E33317">
        <w:rPr>
          <w:noProof/>
        </w:rPr>
        <w:t xml:space="preserve"> Third transmembrane domain of the adrenocorticotropic receptor is critical for ligand selectivity and potency. </w:t>
      </w:r>
      <w:r w:rsidRPr="00E33317">
        <w:rPr>
          <w:i/>
          <w:noProof/>
        </w:rPr>
        <w:t>J Biol Chem</w:t>
      </w:r>
      <w:r w:rsidRPr="00E33317">
        <w:rPr>
          <w:noProof/>
        </w:rPr>
        <w:t xml:space="preserve"> </w:t>
      </w:r>
      <w:r w:rsidRPr="00E33317">
        <w:rPr>
          <w:b/>
          <w:noProof/>
        </w:rPr>
        <w:t>290</w:t>
      </w:r>
      <w:r w:rsidRPr="00E33317">
        <w:rPr>
          <w:noProof/>
        </w:rPr>
        <w:t>, 7685-7692, doi:10.1074/jbc.M114.596122 (2015).</w:t>
      </w:r>
    </w:p>
    <w:p w14:paraId="34985471" w14:textId="458D446B" w:rsidR="00DE0765" w:rsidRDefault="009B4C10">
      <w:r>
        <w:fldChar w:fldCharType="end"/>
      </w:r>
    </w:p>
    <w:sectPr w:rsidR="00DE0765" w:rsidSect="00DE0765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7F6BC9"/>
    <w:multiLevelType w:val="hybridMultilevel"/>
    <w:tmpl w:val="79CC069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70AC3390"/>
    <w:multiLevelType w:val="hybridMultilevel"/>
    <w:tmpl w:val="52CE2A7A"/>
    <w:lvl w:ilvl="0" w:tplc="22CEA79A">
      <w:numFmt w:val="bullet"/>
      <w:lvlText w:val="-"/>
      <w:lvlJc w:val="left"/>
      <w:pPr>
        <w:ind w:left="720" w:hanging="360"/>
      </w:pPr>
      <w:rPr>
        <w:rFonts w:ascii="Cambria" w:eastAsiaTheme="minorEastAsia" w:hAnsi="Cambria" w:cstheme="minorBidi" w:hint="default"/>
        <w:sz w:val="24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proofState w:spelling="clean" w:grammar="clean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wftfr2a6f05r9ewxr6p0z5xwwsza0pspp5f&quot;&gt;CH_thyroid-Converted&lt;record-ids&gt;&lt;item&gt;976&lt;/item&gt;&lt;item&gt;1290&lt;/item&gt;&lt;item&gt;1291&lt;/item&gt;&lt;/record-ids&gt;&lt;/item&gt;&lt;/Libraries&gt;"/>
  </w:docVars>
  <w:rsids>
    <w:rsidRoot w:val="004F289B"/>
    <w:rsid w:val="000249F4"/>
    <w:rsid w:val="00035270"/>
    <w:rsid w:val="00037162"/>
    <w:rsid w:val="00047FAE"/>
    <w:rsid w:val="000558DB"/>
    <w:rsid w:val="00064305"/>
    <w:rsid w:val="00067E22"/>
    <w:rsid w:val="00071068"/>
    <w:rsid w:val="000764FD"/>
    <w:rsid w:val="0008078F"/>
    <w:rsid w:val="00082FE7"/>
    <w:rsid w:val="00085CC6"/>
    <w:rsid w:val="00093BB7"/>
    <w:rsid w:val="000A4417"/>
    <w:rsid w:val="000D4800"/>
    <w:rsid w:val="000E0C88"/>
    <w:rsid w:val="000E624D"/>
    <w:rsid w:val="0011274B"/>
    <w:rsid w:val="001131C7"/>
    <w:rsid w:val="00136FC3"/>
    <w:rsid w:val="001518C1"/>
    <w:rsid w:val="001545C1"/>
    <w:rsid w:val="00163C0C"/>
    <w:rsid w:val="00172F47"/>
    <w:rsid w:val="001731B2"/>
    <w:rsid w:val="0017411C"/>
    <w:rsid w:val="00185070"/>
    <w:rsid w:val="00194329"/>
    <w:rsid w:val="00194424"/>
    <w:rsid w:val="00197FC7"/>
    <w:rsid w:val="001A1CE8"/>
    <w:rsid w:val="001C05FE"/>
    <w:rsid w:val="001C07FE"/>
    <w:rsid w:val="001C134C"/>
    <w:rsid w:val="001D0726"/>
    <w:rsid w:val="001E1257"/>
    <w:rsid w:val="001E3241"/>
    <w:rsid w:val="001E4F19"/>
    <w:rsid w:val="001F7078"/>
    <w:rsid w:val="00216C3D"/>
    <w:rsid w:val="00217F0B"/>
    <w:rsid w:val="00221D61"/>
    <w:rsid w:val="0022303B"/>
    <w:rsid w:val="00233B1C"/>
    <w:rsid w:val="0023619A"/>
    <w:rsid w:val="00270ADC"/>
    <w:rsid w:val="00270EA0"/>
    <w:rsid w:val="002810B3"/>
    <w:rsid w:val="00285F1F"/>
    <w:rsid w:val="0029397A"/>
    <w:rsid w:val="002D5734"/>
    <w:rsid w:val="002D74FF"/>
    <w:rsid w:val="002E4253"/>
    <w:rsid w:val="002E7FB4"/>
    <w:rsid w:val="002F0D31"/>
    <w:rsid w:val="002F2472"/>
    <w:rsid w:val="00312D61"/>
    <w:rsid w:val="00317202"/>
    <w:rsid w:val="00347F8A"/>
    <w:rsid w:val="0035716A"/>
    <w:rsid w:val="00361014"/>
    <w:rsid w:val="003667A6"/>
    <w:rsid w:val="003A331F"/>
    <w:rsid w:val="003C05DB"/>
    <w:rsid w:val="003C2803"/>
    <w:rsid w:val="003C468E"/>
    <w:rsid w:val="003C6F7D"/>
    <w:rsid w:val="003E09C3"/>
    <w:rsid w:val="003E3362"/>
    <w:rsid w:val="003E5131"/>
    <w:rsid w:val="003E7999"/>
    <w:rsid w:val="003E7A93"/>
    <w:rsid w:val="00405472"/>
    <w:rsid w:val="004667E4"/>
    <w:rsid w:val="00480086"/>
    <w:rsid w:val="004953C2"/>
    <w:rsid w:val="004A0D27"/>
    <w:rsid w:val="004D0C06"/>
    <w:rsid w:val="004F289B"/>
    <w:rsid w:val="00507E2B"/>
    <w:rsid w:val="0052585F"/>
    <w:rsid w:val="00550873"/>
    <w:rsid w:val="00556DC2"/>
    <w:rsid w:val="00580BAA"/>
    <w:rsid w:val="005835FA"/>
    <w:rsid w:val="00593809"/>
    <w:rsid w:val="005A1078"/>
    <w:rsid w:val="005A41F1"/>
    <w:rsid w:val="005D09D6"/>
    <w:rsid w:val="005D34B9"/>
    <w:rsid w:val="005F2E6A"/>
    <w:rsid w:val="00603923"/>
    <w:rsid w:val="00621FDF"/>
    <w:rsid w:val="0062797B"/>
    <w:rsid w:val="00630763"/>
    <w:rsid w:val="0065235A"/>
    <w:rsid w:val="0065334E"/>
    <w:rsid w:val="0065450F"/>
    <w:rsid w:val="00654A2B"/>
    <w:rsid w:val="00656BD3"/>
    <w:rsid w:val="00677F1B"/>
    <w:rsid w:val="00681FA4"/>
    <w:rsid w:val="0068264C"/>
    <w:rsid w:val="006864B1"/>
    <w:rsid w:val="006B590C"/>
    <w:rsid w:val="006B781E"/>
    <w:rsid w:val="006B7A75"/>
    <w:rsid w:val="006B7FE8"/>
    <w:rsid w:val="006C1B2F"/>
    <w:rsid w:val="006C5C92"/>
    <w:rsid w:val="006D0527"/>
    <w:rsid w:val="006E3A52"/>
    <w:rsid w:val="007377CE"/>
    <w:rsid w:val="00741211"/>
    <w:rsid w:val="0074411D"/>
    <w:rsid w:val="007747AF"/>
    <w:rsid w:val="00774A97"/>
    <w:rsid w:val="00783A3D"/>
    <w:rsid w:val="00784781"/>
    <w:rsid w:val="007926FD"/>
    <w:rsid w:val="007B1BFD"/>
    <w:rsid w:val="007B61F8"/>
    <w:rsid w:val="007C3061"/>
    <w:rsid w:val="007C5C5D"/>
    <w:rsid w:val="007C6864"/>
    <w:rsid w:val="007D135B"/>
    <w:rsid w:val="007D3029"/>
    <w:rsid w:val="007D7B4C"/>
    <w:rsid w:val="007F1327"/>
    <w:rsid w:val="007F7E7D"/>
    <w:rsid w:val="00823225"/>
    <w:rsid w:val="00824A1C"/>
    <w:rsid w:val="00841646"/>
    <w:rsid w:val="0084778B"/>
    <w:rsid w:val="00850482"/>
    <w:rsid w:val="00857C9F"/>
    <w:rsid w:val="008668DA"/>
    <w:rsid w:val="0087061A"/>
    <w:rsid w:val="008849FF"/>
    <w:rsid w:val="00892447"/>
    <w:rsid w:val="008A16A9"/>
    <w:rsid w:val="008B476F"/>
    <w:rsid w:val="008B4BCE"/>
    <w:rsid w:val="008B6D1C"/>
    <w:rsid w:val="008C11A8"/>
    <w:rsid w:val="008C1368"/>
    <w:rsid w:val="008D0F5E"/>
    <w:rsid w:val="008D705C"/>
    <w:rsid w:val="008F0D5B"/>
    <w:rsid w:val="008F33EE"/>
    <w:rsid w:val="00906772"/>
    <w:rsid w:val="00910D73"/>
    <w:rsid w:val="00920E53"/>
    <w:rsid w:val="00940982"/>
    <w:rsid w:val="00940C3F"/>
    <w:rsid w:val="009439A8"/>
    <w:rsid w:val="00961EAB"/>
    <w:rsid w:val="00962D91"/>
    <w:rsid w:val="0096379B"/>
    <w:rsid w:val="009641AD"/>
    <w:rsid w:val="00972D4C"/>
    <w:rsid w:val="0097540F"/>
    <w:rsid w:val="0098083F"/>
    <w:rsid w:val="00993F2E"/>
    <w:rsid w:val="0099596E"/>
    <w:rsid w:val="009B1996"/>
    <w:rsid w:val="009B1EBA"/>
    <w:rsid w:val="009B4C10"/>
    <w:rsid w:val="009C5E44"/>
    <w:rsid w:val="009D3F92"/>
    <w:rsid w:val="009E724B"/>
    <w:rsid w:val="009F6D6C"/>
    <w:rsid w:val="00A13EB3"/>
    <w:rsid w:val="00A35C33"/>
    <w:rsid w:val="00A447AD"/>
    <w:rsid w:val="00A4731B"/>
    <w:rsid w:val="00A85ED1"/>
    <w:rsid w:val="00A86C24"/>
    <w:rsid w:val="00A91321"/>
    <w:rsid w:val="00A95022"/>
    <w:rsid w:val="00AA2EF1"/>
    <w:rsid w:val="00AB363B"/>
    <w:rsid w:val="00AB6371"/>
    <w:rsid w:val="00AC5187"/>
    <w:rsid w:val="00AF1051"/>
    <w:rsid w:val="00AF3DB8"/>
    <w:rsid w:val="00B005EF"/>
    <w:rsid w:val="00B34045"/>
    <w:rsid w:val="00B60FFC"/>
    <w:rsid w:val="00B64C15"/>
    <w:rsid w:val="00B64DFB"/>
    <w:rsid w:val="00B81C90"/>
    <w:rsid w:val="00B83134"/>
    <w:rsid w:val="00B9648A"/>
    <w:rsid w:val="00B97901"/>
    <w:rsid w:val="00BA3460"/>
    <w:rsid w:val="00BA65C2"/>
    <w:rsid w:val="00BC01A0"/>
    <w:rsid w:val="00BE0CF5"/>
    <w:rsid w:val="00BE2F78"/>
    <w:rsid w:val="00C06BFC"/>
    <w:rsid w:val="00C3461D"/>
    <w:rsid w:val="00C34CBB"/>
    <w:rsid w:val="00C542B6"/>
    <w:rsid w:val="00C66F57"/>
    <w:rsid w:val="00C723A2"/>
    <w:rsid w:val="00C959E7"/>
    <w:rsid w:val="00CA7699"/>
    <w:rsid w:val="00CB45A2"/>
    <w:rsid w:val="00CE4D3F"/>
    <w:rsid w:val="00CE7119"/>
    <w:rsid w:val="00CF7E63"/>
    <w:rsid w:val="00D13660"/>
    <w:rsid w:val="00D3439D"/>
    <w:rsid w:val="00D45B42"/>
    <w:rsid w:val="00D61025"/>
    <w:rsid w:val="00D748D7"/>
    <w:rsid w:val="00D76C46"/>
    <w:rsid w:val="00D77204"/>
    <w:rsid w:val="00D86BDF"/>
    <w:rsid w:val="00D923B1"/>
    <w:rsid w:val="00DA1EBE"/>
    <w:rsid w:val="00DA7CD5"/>
    <w:rsid w:val="00DA7D9F"/>
    <w:rsid w:val="00DC63E9"/>
    <w:rsid w:val="00DD11ED"/>
    <w:rsid w:val="00DE0765"/>
    <w:rsid w:val="00DE3737"/>
    <w:rsid w:val="00DF3B71"/>
    <w:rsid w:val="00E116B3"/>
    <w:rsid w:val="00E23786"/>
    <w:rsid w:val="00E24854"/>
    <w:rsid w:val="00E33317"/>
    <w:rsid w:val="00E41AAB"/>
    <w:rsid w:val="00E44991"/>
    <w:rsid w:val="00E571D0"/>
    <w:rsid w:val="00E67227"/>
    <w:rsid w:val="00E72CDE"/>
    <w:rsid w:val="00E73B20"/>
    <w:rsid w:val="00E85322"/>
    <w:rsid w:val="00E914F5"/>
    <w:rsid w:val="00EA17C5"/>
    <w:rsid w:val="00EA38A2"/>
    <w:rsid w:val="00EB0375"/>
    <w:rsid w:val="00EB6362"/>
    <w:rsid w:val="00EC304F"/>
    <w:rsid w:val="00ED33D6"/>
    <w:rsid w:val="00EE4B13"/>
    <w:rsid w:val="00EE4C85"/>
    <w:rsid w:val="00EE5A7C"/>
    <w:rsid w:val="00EE6C1F"/>
    <w:rsid w:val="00F17E8E"/>
    <w:rsid w:val="00F239F1"/>
    <w:rsid w:val="00F25103"/>
    <w:rsid w:val="00F30B88"/>
    <w:rsid w:val="00F33C27"/>
    <w:rsid w:val="00F5134C"/>
    <w:rsid w:val="00F70907"/>
    <w:rsid w:val="00F80A2E"/>
    <w:rsid w:val="00F82CEB"/>
    <w:rsid w:val="00F868AD"/>
    <w:rsid w:val="00F94D31"/>
    <w:rsid w:val="00FC6C76"/>
    <w:rsid w:val="00FD4E79"/>
    <w:rsid w:val="00FE24FD"/>
    <w:rsid w:val="00FE2666"/>
    <w:rsid w:val="00FE4790"/>
    <w:rsid w:val="00FF0E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L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4ECFF2AE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fr-LU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styleId="Grille">
    <w:name w:val="Table Grid"/>
    <w:basedOn w:val="TableauNormal"/>
    <w:uiPriority w:val="59"/>
    <w:rsid w:val="004F289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9B4C10"/>
    <w:pPr>
      <w:jc w:val="center"/>
    </w:pPr>
    <w:rPr>
      <w:rFonts w:ascii="Cambria" w:hAnsi="Cambria"/>
      <w:lang w:val="fr-FR"/>
    </w:rPr>
  </w:style>
  <w:style w:type="paragraph" w:customStyle="1" w:styleId="EndNoteBibliography">
    <w:name w:val="EndNote Bibliography"/>
    <w:basedOn w:val="Normal"/>
    <w:rsid w:val="009B4C10"/>
    <w:rPr>
      <w:rFonts w:ascii="Cambria" w:hAnsi="Cambria"/>
      <w:lang w:val="fr-FR"/>
    </w:rPr>
  </w:style>
  <w:style w:type="paragraph" w:styleId="Paragraphedeliste">
    <w:name w:val="List Paragraph"/>
    <w:basedOn w:val="Normal"/>
    <w:uiPriority w:val="34"/>
    <w:qFormat/>
    <w:rsid w:val="00F868AD"/>
    <w:pPr>
      <w:ind w:left="720"/>
      <w:contextualSpacing/>
    </w:pPr>
  </w:style>
  <w:style w:type="character" w:styleId="Accentuation">
    <w:name w:val="Emphasis"/>
    <w:basedOn w:val="Policepardfaut"/>
    <w:uiPriority w:val="20"/>
    <w:qFormat/>
    <w:rsid w:val="003E7999"/>
    <w:rPr>
      <w:i/>
      <w:iCs/>
    </w:rPr>
  </w:style>
  <w:style w:type="character" w:styleId="Lienhypertexte">
    <w:name w:val="Hyperlink"/>
    <w:basedOn w:val="Policepardfaut"/>
    <w:uiPriority w:val="99"/>
    <w:semiHidden/>
    <w:unhideWhenUsed/>
    <w:rsid w:val="00BA65C2"/>
    <w:rPr>
      <w:color w:val="0000FF"/>
      <w:u w:val="single"/>
    </w:rPr>
  </w:style>
  <w:style w:type="character" w:styleId="Lienhypertextesuivi">
    <w:name w:val="FollowedHyperlink"/>
    <w:basedOn w:val="Policepardfaut"/>
    <w:uiPriority w:val="99"/>
    <w:semiHidden/>
    <w:unhideWhenUsed/>
    <w:rsid w:val="00BA65C2"/>
    <w:rPr>
      <w:color w:val="800080" w:themeColor="followedHyperlink"/>
      <w:u w:val="single"/>
    </w:rPr>
  </w:style>
  <w:style w:type="character" w:customStyle="1" w:styleId="highlight">
    <w:name w:val="highlight"/>
    <w:basedOn w:val="Policepardfaut"/>
    <w:rsid w:val="001518C1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fr-LU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styleId="Grille">
    <w:name w:val="Table Grid"/>
    <w:basedOn w:val="TableauNormal"/>
    <w:uiPriority w:val="59"/>
    <w:rsid w:val="004F289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9B4C10"/>
    <w:pPr>
      <w:jc w:val="center"/>
    </w:pPr>
    <w:rPr>
      <w:rFonts w:ascii="Cambria" w:hAnsi="Cambria"/>
      <w:lang w:val="fr-FR"/>
    </w:rPr>
  </w:style>
  <w:style w:type="paragraph" w:customStyle="1" w:styleId="EndNoteBibliography">
    <w:name w:val="EndNote Bibliography"/>
    <w:basedOn w:val="Normal"/>
    <w:rsid w:val="009B4C10"/>
    <w:rPr>
      <w:rFonts w:ascii="Cambria" w:hAnsi="Cambria"/>
      <w:lang w:val="fr-FR"/>
    </w:rPr>
  </w:style>
  <w:style w:type="paragraph" w:styleId="Paragraphedeliste">
    <w:name w:val="List Paragraph"/>
    <w:basedOn w:val="Normal"/>
    <w:uiPriority w:val="34"/>
    <w:qFormat/>
    <w:rsid w:val="00F868AD"/>
    <w:pPr>
      <w:ind w:left="720"/>
      <w:contextualSpacing/>
    </w:pPr>
  </w:style>
  <w:style w:type="character" w:styleId="Accentuation">
    <w:name w:val="Emphasis"/>
    <w:basedOn w:val="Policepardfaut"/>
    <w:uiPriority w:val="20"/>
    <w:qFormat/>
    <w:rsid w:val="003E7999"/>
    <w:rPr>
      <w:i/>
      <w:iCs/>
    </w:rPr>
  </w:style>
  <w:style w:type="character" w:styleId="Lienhypertexte">
    <w:name w:val="Hyperlink"/>
    <w:basedOn w:val="Policepardfaut"/>
    <w:uiPriority w:val="99"/>
    <w:semiHidden/>
    <w:unhideWhenUsed/>
    <w:rsid w:val="00BA65C2"/>
    <w:rPr>
      <w:color w:val="0000FF"/>
      <w:u w:val="single"/>
    </w:rPr>
  </w:style>
  <w:style w:type="character" w:styleId="Lienhypertextesuivi">
    <w:name w:val="FollowedHyperlink"/>
    <w:basedOn w:val="Policepardfaut"/>
    <w:uiPriority w:val="99"/>
    <w:semiHidden/>
    <w:unhideWhenUsed/>
    <w:rsid w:val="00BA65C2"/>
    <w:rPr>
      <w:color w:val="800080" w:themeColor="followedHyperlink"/>
      <w:u w:val="single"/>
    </w:rPr>
  </w:style>
  <w:style w:type="character" w:customStyle="1" w:styleId="highlight">
    <w:name w:val="highlight"/>
    <w:basedOn w:val="Policepardfaut"/>
    <w:rsid w:val="001518C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92294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2531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99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481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584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8630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5109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665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3209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7820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6853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765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821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472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6273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5932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369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739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2848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6146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5976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653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031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6778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3287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1828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6" Type="http://schemas.openxmlformats.org/officeDocument/2006/relationships/webSettings" Target="webSettings.xml"/><Relationship Id="rId1" Type="http://schemas.openxmlformats.org/officeDocument/2006/relationships/customXml" Target="../customXml/item1.xml"/><Relationship Id="rId11" Type="http://schemas.openxmlformats.org/officeDocument/2006/relationships/customXml" Target="../customXml/item4.xml"/><Relationship Id="rId5" Type="http://schemas.openxmlformats.org/officeDocument/2006/relationships/settings" Target="settings.xml"/><Relationship Id="rId10" Type="http://schemas.openxmlformats.org/officeDocument/2006/relationships/customXml" Target="../customXml/item3.xml"/><Relationship Id="rId4" Type="http://schemas.microsoft.com/office/2007/relationships/stylesWithEffects" Target="stylesWithEffects.xml"/><Relationship Id="rId9" Type="http://schemas.openxmlformats.org/officeDocument/2006/relationships/customXml" Target="../customXml/item2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974DBB106E0E840B4BFB421FBB4B03E" ma:contentTypeVersion="7" ma:contentTypeDescription="Create a new document." ma:contentTypeScope="" ma:versionID="5c68492d143f05cff87d91a2ed2cfc3f">
  <xsd:schema xmlns:xsd="http://www.w3.org/2001/XMLSchema" xmlns:p="http://schemas.microsoft.com/office/2006/metadata/properties" xmlns:ns2="493a9880-0e70-44a9-baa7-81bb23140a10" targetNamespace="http://schemas.microsoft.com/office/2006/metadata/properties" ma:root="true" ma:fieldsID="8c178fe84d44c1b67aadd558325d7451" ns2:_="">
    <xsd:import namespace="493a9880-0e70-44a9-baa7-81bb23140a10"/>
    <xsd:element name="properties">
      <xsd:complexType>
        <xsd:sequence>
          <xsd:element name="documentManagement">
            <xsd:complexType>
              <xsd:all>
                <xsd:element ref="ns2:DocumentType" minOccurs="0"/>
                <xsd:element ref="ns2:FileFormat" minOccurs="0"/>
                <xsd:element ref="ns2:DocumentId" minOccurs="0"/>
                <xsd:element ref="ns2:TitleName" minOccurs="0"/>
                <xsd:element ref="ns2:StageName" minOccurs="0"/>
                <xsd:element ref="ns2:IsDeleted" minOccurs="0"/>
                <xsd:element ref="ns2:Checked_x0020_Out_x0020_To" minOccurs="0"/>
              </xsd:all>
            </xsd:complexType>
          </xsd:element>
        </xsd:sequence>
      </xsd:complexType>
    </xsd:element>
  </xsd:schema>
  <xsd:schema xmlns:xsd="http://www.w3.org/2001/XMLSchema" xmlns:dms="http://schemas.microsoft.com/office/2006/documentManagement/types" targetNamespace="493a9880-0e70-44a9-baa7-81bb23140a10" elementFormDefault="qualified">
    <xsd:import namespace="http://schemas.microsoft.com/office/2006/documentManagement/types"/>
    <xsd:element name="DocumentType" ma:index="8" nillable="true" ma:displayName="DocumentType" ma:internalName="DocumentType">
      <xsd:simpleType>
        <xsd:restriction base="dms:Text"/>
      </xsd:simpleType>
    </xsd:element>
    <xsd:element name="FileFormat" ma:index="9" nillable="true" ma:displayName="FileFormat" ma:internalName="FileFormat">
      <xsd:simpleType>
        <xsd:restriction base="dms:Text"/>
      </xsd:simpleType>
    </xsd:element>
    <xsd:element name="DocumentId" ma:index="10" nillable="true" ma:displayName="DocumentId" ma:internalName="DocumentId">
      <xsd:simpleType>
        <xsd:restriction base="dms:Text"/>
      </xsd:simpleType>
    </xsd:element>
    <xsd:element name="TitleName" ma:index="11" nillable="true" ma:displayName="TitleName" ma:internalName="TitleName">
      <xsd:simpleType>
        <xsd:restriction base="dms:Text"/>
      </xsd:simpleType>
    </xsd:element>
    <xsd:element name="StageName" ma:index="12" nillable="true" ma:displayName="StageName" ma:internalName="StageName">
      <xsd:simpleType>
        <xsd:restriction base="dms:Text"/>
      </xsd:simpleType>
    </xsd:element>
    <xsd:element name="IsDeleted" ma:index="13" nillable="true" ma:displayName="IsDeleted" ma:default="0" ma:internalName="IsDeleted">
      <xsd:simpleType>
        <xsd:restriction base="dms:Boolean"/>
      </xsd:simpleType>
    </xsd:element>
    <xsd:element name="Checked_x0020_Out_x0020_To" ma:index="14" nillable="true" ma:displayName="Checked Out To" ma:list="UserInfo" ma:internalName="Checked_x0020_Out_x0020_To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office/internal/2005/internalDocumentation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 ma:readOnly="tru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lastPrinted" minOccurs="0" maxOccurs="1" type="xsd:dateTime"/>
        <xsd:element name="contentStatus" minOccurs="0" maxOccurs="1" type="xsd:string"/>
      </xsd:all>
    </xsd:complexType>
  </xsd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>
  <documentManagement>
    <IsDeleted xmlns="493a9880-0e70-44a9-baa7-81bb23140a10">false</IsDeleted>
    <DocumentType xmlns="493a9880-0e70-44a9-baa7-81bb23140a10">Table</DocumentType>
    <Checked_x0020_Out_x0020_To xmlns="493a9880-0e70-44a9-baa7-81bb23140a10">
      <UserInfo>
        <DisplayName/>
        <AccountId xsi:nil="true"/>
        <AccountType/>
      </UserInfo>
    </Checked_x0020_Out_x0020_To>
    <FileFormat xmlns="493a9880-0e70-44a9-baa7-81bb23140a10">DOCX</FileFormat>
    <StageName xmlns="493a9880-0e70-44a9-baa7-81bb23140a10" xsi:nil="true"/>
    <TitleName xmlns="493a9880-0e70-44a9-baa7-81bb23140a10">Table 1.DOCX</TitleName>
    <DocumentId xmlns="493a9880-0e70-44a9-baa7-81bb23140a10">Table 1.DOCX</DocumentId>
  </documentManagement>
</p:properties>
</file>

<file path=customXml/itemProps1.xml><?xml version="1.0" encoding="utf-8"?>
<ds:datastoreItem xmlns:ds="http://schemas.openxmlformats.org/officeDocument/2006/customXml" ds:itemID="{972E7106-0DB0-0144-ABD6-563EC7DBA9B6}"/>
</file>

<file path=customXml/itemProps2.xml><?xml version="1.0" encoding="utf-8"?>
<ds:datastoreItem xmlns:ds="http://schemas.openxmlformats.org/officeDocument/2006/customXml" ds:itemID="{BE33BBE6-E4DF-4233-BF89-A0F594DDE479}"/>
</file>

<file path=customXml/itemProps3.xml><?xml version="1.0" encoding="utf-8"?>
<ds:datastoreItem xmlns:ds="http://schemas.openxmlformats.org/officeDocument/2006/customXml" ds:itemID="{EB07E40C-3033-4C9F-B23A-773970D53B26}"/>
</file>

<file path=customXml/itemProps4.xml><?xml version="1.0" encoding="utf-8"?>
<ds:datastoreItem xmlns:ds="http://schemas.openxmlformats.org/officeDocument/2006/customXml" ds:itemID="{1B4444A3-1ECF-471C-98AF-CDA0D7DBFF43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</TotalTime>
  <Pages>8</Pages>
  <Words>11683</Words>
  <Characters>64257</Characters>
  <Application>Microsoft Macintosh Word</Application>
  <DocSecurity>0</DocSecurity>
  <Lines>535</Lines>
  <Paragraphs>151</Paragraphs>
  <ScaleCrop>false</ScaleCrop>
  <Company/>
  <LinksUpToDate>false</LinksUpToDate>
  <CharactersWithSpaces>7578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haddhab Chiraz</dc:creator>
  <cp:keywords/>
  <dc:description/>
  <cp:lastModifiedBy>Jo Del</cp:lastModifiedBy>
  <cp:revision>87</cp:revision>
  <dcterms:created xsi:type="dcterms:W3CDTF">2017-01-05T01:48:00Z</dcterms:created>
  <dcterms:modified xsi:type="dcterms:W3CDTF">2017-01-06T20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974DBB106E0E840B4BFB421FBB4B03E</vt:lpwstr>
  </property>
</Properties>
</file>